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3A0D88" w14:textId="77777777" w:rsidR="00B160DB" w:rsidRDefault="00B160DB" w:rsidP="00B160DB">
      <w:pPr>
        <w:pStyle w:val="ListParagraph"/>
        <w:tabs>
          <w:tab w:val="left" w:pos="0"/>
          <w:tab w:val="left" w:pos="426"/>
          <w:tab w:val="left" w:pos="1418"/>
        </w:tabs>
        <w:spacing w:after="0"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</w:p>
    <w:p w14:paraId="4E25D60C" w14:textId="77777777" w:rsidR="00B160DB" w:rsidRDefault="00B160DB" w:rsidP="00B160DB">
      <w:pPr>
        <w:tabs>
          <w:tab w:val="left" w:pos="1276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917AAE" w14:textId="77777777" w:rsidR="00B160DB" w:rsidRDefault="00B160DB" w:rsidP="00B160DB">
      <w:pPr>
        <w:tabs>
          <w:tab w:val="left" w:pos="1276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41C31CA" w14:textId="77777777" w:rsidR="00B160DB" w:rsidRDefault="00B160DB" w:rsidP="001B7F8A">
      <w:pPr>
        <w:tabs>
          <w:tab w:val="left" w:pos="993"/>
          <w:tab w:val="left" w:pos="1276"/>
        </w:tabs>
        <w:spacing w:after="0" w:line="480" w:lineRule="auto"/>
        <w:ind w:left="993"/>
        <w:jc w:val="center"/>
        <w:rPr>
          <w:rFonts w:ascii="Times New Roman" w:hAnsi="Times New Roman" w:cs="Times New Roman"/>
          <w:b/>
          <w:sz w:val="24"/>
          <w:szCs w:val="24"/>
        </w:rPr>
        <w:sectPr w:rsidR="00B160DB" w:rsidSect="0050064C">
          <w:footerReference w:type="default" r:id="rId8"/>
          <w:headerReference w:type="first" r:id="rId9"/>
          <w:footerReference w:type="first" r:id="rId10"/>
          <w:pgSz w:w="12240" w:h="15840"/>
          <w:pgMar w:top="2268" w:right="1701" w:bottom="1701" w:left="2268" w:header="850" w:footer="850" w:gutter="0"/>
          <w:pgNumType w:start="1"/>
          <w:cols w:space="720"/>
          <w:titlePg/>
          <w:docGrid w:linePitch="299"/>
        </w:sectPr>
      </w:pPr>
    </w:p>
    <w:p w14:paraId="59F741A6" w14:textId="190AAB23" w:rsidR="008264AE" w:rsidRDefault="008264AE" w:rsidP="008264AE">
      <w:pPr>
        <w:tabs>
          <w:tab w:val="left" w:pos="993"/>
          <w:tab w:val="left" w:pos="1276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AB III</w:t>
      </w:r>
    </w:p>
    <w:p w14:paraId="7D9E7590" w14:textId="77777777" w:rsidR="008264AE" w:rsidRDefault="008264AE" w:rsidP="008264AE">
      <w:pPr>
        <w:tabs>
          <w:tab w:val="left" w:pos="993"/>
          <w:tab w:val="left" w:pos="1276"/>
        </w:tabs>
        <w:spacing w:after="0" w:line="480" w:lineRule="auto"/>
        <w:ind w:left="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t>METODE PENELITIAN</w:t>
      </w:r>
    </w:p>
    <w:p w14:paraId="3076E08C" w14:textId="2FC6C29A" w:rsidR="008264AE" w:rsidRDefault="008264AE" w:rsidP="008264AE">
      <w:pPr>
        <w:tabs>
          <w:tab w:val="left" w:pos="1560"/>
        </w:tabs>
        <w:spacing w:after="0" w:line="480" w:lineRule="auto"/>
        <w:jc w:val="both"/>
        <w:rPr>
          <w:rFonts w:ascii="Times New Roman" w:eastAsia="DengXian" w:hAnsi="Times New Roman" w:cs="Times New Roman"/>
          <w:b/>
          <w:bCs/>
          <w:sz w:val="24"/>
        </w:rPr>
      </w:pPr>
    </w:p>
    <w:p w14:paraId="2593D51D" w14:textId="77777777" w:rsidR="008264AE" w:rsidRPr="00097CF4" w:rsidRDefault="008264AE" w:rsidP="008264AE">
      <w:pPr>
        <w:pStyle w:val="ListParagraph"/>
        <w:numPr>
          <w:ilvl w:val="0"/>
          <w:numId w:val="4"/>
        </w:num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>Jenis</w:t>
      </w:r>
      <w:proofErr w:type="spellEnd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 xml:space="preserve"> </w:t>
      </w:r>
      <w:proofErr w:type="spellStart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>Penelitian</w:t>
      </w:r>
      <w:proofErr w:type="spellEnd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ab/>
      </w:r>
    </w:p>
    <w:p w14:paraId="33637D1F" w14:textId="77777777" w:rsidR="008264AE" w:rsidRPr="00CB0950" w:rsidRDefault="008264AE" w:rsidP="008264AE">
      <w:pPr>
        <w:spacing w:after="240" w:line="480" w:lineRule="auto"/>
        <w:ind w:left="709" w:firstLine="567"/>
        <w:jc w:val="both"/>
        <w:rPr>
          <w:rFonts w:ascii="Times New Roman" w:hAnsi="Times New Roman" w:cs="Times New Roman"/>
          <w:sz w:val="24"/>
          <w:szCs w:val="24"/>
          <w:lang w:val="id-ID" w:bidi="hi-IN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  <w:r>
        <w:rPr>
          <w:rFonts w:ascii="Times New Roman" w:hAnsi="Times New Roman" w:cs="Times New Roman"/>
          <w:sz w:val="24"/>
          <w:szCs w:val="24"/>
          <w:lang w:val="id-ID" w:bidi="hi-IN"/>
        </w:rPr>
        <w:t xml:space="preserve">Penelitian ini merupakan jenis penelitian kuantitatif. Penelitian kuantitatif merupakan metode penelitian yang berlandaskan pada filsafat positif, digunakan untuk meneliti pada populasi atau sampel tertentu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Sugiyono, 2019: 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 w:bidi="hi-IN"/>
        </w:rPr>
        <w:t xml:space="preserve">. Penelitian ini berupa angka-angka analisis menggunakan statistik untuk mengukur serta mendapatkan hasil penelitian melalui kuesioner. Alat analisis yang digunakan yaitu dengan SPSS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         </w:t>
      </w:r>
      <w:r>
        <w:rPr>
          <w:rFonts w:ascii="Times New Roman" w:hAnsi="Times New Roman" w:cs="Times New Roman"/>
          <w:sz w:val="24"/>
          <w:szCs w:val="24"/>
          <w:lang w:val="id-ID" w:bidi="hi-IN"/>
        </w:rPr>
        <w:t xml:space="preserve">versi 21. </w:t>
      </w:r>
    </w:p>
    <w:p w14:paraId="0AC3E1F6" w14:textId="77777777" w:rsidR="008264AE" w:rsidRPr="00097CF4" w:rsidRDefault="008264AE" w:rsidP="008264AE">
      <w:pPr>
        <w:pStyle w:val="ListParagraph"/>
        <w:numPr>
          <w:ilvl w:val="0"/>
          <w:numId w:val="4"/>
        </w:num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 xml:space="preserve">Lokasi </w:t>
      </w:r>
      <w:proofErr w:type="spellStart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>Penelitian</w:t>
      </w:r>
      <w:proofErr w:type="spellEnd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 xml:space="preserve"> dan Waktu </w:t>
      </w:r>
      <w:proofErr w:type="spellStart"/>
      <w:r w:rsidRPr="00097CF4">
        <w:rPr>
          <w:rFonts w:ascii="Times New Roman" w:hAnsi="Times New Roman" w:cs="Times New Roman"/>
          <w:b/>
          <w:sz w:val="24"/>
          <w:szCs w:val="24"/>
          <w:lang w:bidi="hi-IN"/>
        </w:rPr>
        <w:t>Penelitian</w:t>
      </w:r>
      <w:proofErr w:type="spellEnd"/>
    </w:p>
    <w:p w14:paraId="7F628F4B" w14:textId="1E0997F0" w:rsidR="008264AE" w:rsidRPr="008264AE" w:rsidRDefault="008264AE" w:rsidP="008264AE">
      <w:pPr>
        <w:tabs>
          <w:tab w:val="left" w:pos="1560"/>
        </w:tabs>
        <w:spacing w:after="0" w:line="480" w:lineRule="auto"/>
        <w:ind w:left="709"/>
        <w:jc w:val="both"/>
        <w:rPr>
          <w:rFonts w:ascii="Times New Roman" w:eastAsia="DengXian" w:hAnsi="Times New Roman" w:cs="Times New Roman"/>
          <w:b/>
          <w:bCs/>
          <w:sz w:val="24"/>
        </w:rPr>
        <w:sectPr w:rsidR="008264AE" w:rsidRPr="008264AE" w:rsidSect="008264AE">
          <w:pgSz w:w="11907" w:h="16840" w:code="9"/>
          <w:pgMar w:top="1701" w:right="1701" w:bottom="1701" w:left="2268" w:header="720" w:footer="720" w:gutter="0"/>
          <w:pgNumType w:start="28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bidi="hi-IN"/>
        </w:rPr>
        <w:tab/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Penelitian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di PT.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Tiga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Serangkai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Surakarta yang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berlokasi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di Jl. Prof. DR.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Supomo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No.23,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Sriwedari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,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ec</w:t>
      </w:r>
      <w:r>
        <w:rPr>
          <w:rFonts w:ascii="Times New Roman" w:hAnsi="Times New Roman" w:cs="Times New Roman"/>
          <w:sz w:val="24"/>
          <w:szCs w:val="20"/>
          <w:lang w:bidi="hi-IN"/>
        </w:rPr>
        <w:t>amat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Lawey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, Kota Surakarta,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Jawa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Tengah. Pada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bul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Desember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2021.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Pemilih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lokasi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adalah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untuk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mengetahui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pengaruh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stress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erja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,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profesionalisme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, dan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ualitas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epemimpin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terhadap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inerja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0"/>
          <w:lang w:bidi="hi-IN"/>
        </w:rPr>
        <w:t>karyawan</w:t>
      </w:r>
      <w:proofErr w:type="spellEnd"/>
      <w:r w:rsidRPr="00CB0950"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    </w:t>
      </w:r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PT.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Tiga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Serangkai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Surakarta, </w:t>
      </w:r>
      <w:proofErr w:type="spellStart"/>
      <w:r w:rsidRPr="00CB0950">
        <w:rPr>
          <w:rFonts w:ascii="Times New Roman" w:hAnsi="Times New Roman" w:cs="Times New Roman"/>
          <w:sz w:val="24"/>
          <w:szCs w:val="24"/>
          <w:lang w:bidi="hi-IN"/>
        </w:rPr>
        <w:t>mengingat</w:t>
      </w:r>
      <w:proofErr w:type="spellEnd"/>
      <w:r w:rsidRPr="00CB0950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 w:rsidRPr="00CB0950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erangka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Surakarta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percetak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800an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28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eksemplar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dan Perusahaan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53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095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B0950">
        <w:rPr>
          <w:rFonts w:ascii="Times New Roman" w:hAnsi="Times New Roman" w:cs="Times New Roman"/>
          <w:sz w:val="24"/>
          <w:szCs w:val="24"/>
        </w:rPr>
        <w:t xml:space="preserve"> 500 </w:t>
      </w:r>
      <w:r w:rsidRPr="00CB0950">
        <w:rPr>
          <w:rFonts w:ascii="Times New Roman" w:hAnsi="Times New Roman" w:cs="Times New Roman"/>
          <w:i/>
          <w:sz w:val="24"/>
          <w:szCs w:val="24"/>
        </w:rPr>
        <w:t>Sales Representatives</w:t>
      </w:r>
    </w:p>
    <w:p w14:paraId="76DC7FFA" w14:textId="77777777" w:rsidR="00B160DB" w:rsidRPr="000C64F8" w:rsidRDefault="00B160DB" w:rsidP="00CC08FD">
      <w:pPr>
        <w:pStyle w:val="ListParagraph"/>
        <w:numPr>
          <w:ilvl w:val="0"/>
          <w:numId w:val="4"/>
        </w:numPr>
        <w:tabs>
          <w:tab w:val="left" w:pos="993"/>
          <w:tab w:val="left" w:pos="1276"/>
        </w:tabs>
        <w:spacing w:after="120" w:line="480" w:lineRule="auto"/>
        <w:ind w:left="714" w:hanging="357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lastRenderedPageBreak/>
        <w:t>Populasi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Sampel</w:t>
      </w:r>
      <w:proofErr w:type="spellEnd"/>
    </w:p>
    <w:p w14:paraId="04269382" w14:textId="77777777" w:rsidR="00B160DB" w:rsidRPr="00466970" w:rsidRDefault="00B160DB" w:rsidP="00B160DB">
      <w:pPr>
        <w:tabs>
          <w:tab w:val="left" w:pos="1418"/>
        </w:tabs>
        <w:spacing w:line="480" w:lineRule="auto"/>
        <w:ind w:left="709" w:firstLine="11"/>
        <w:jc w:val="both"/>
        <w:rPr>
          <w:rFonts w:ascii="Times New Roman" w:hAnsi="Times New Roman" w:cs="Times New Roman"/>
          <w:sz w:val="24"/>
          <w:szCs w:val="20"/>
          <w:lang w:bidi="hi-IN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um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erdi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tas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obye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ubyek</w:t>
      </w:r>
      <w:proofErr w:type="spellEnd"/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yang</w:t>
      </w:r>
      <w:r>
        <w:rPr>
          <w:rFonts w:ascii="Times New Roman" w:hAnsi="Times New Roman" w:cs="Times New Roman"/>
          <w:spacing w:val="-14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mpunyai</w:t>
      </w:r>
      <w:proofErr w:type="spellEnd"/>
      <w:r>
        <w:rPr>
          <w:rFonts w:ascii="Times New Roman" w:hAnsi="Times New Roman" w:cs="Times New Roman"/>
          <w:spacing w:val="-1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ualitas</w:t>
      </w:r>
      <w:proofErr w:type="spellEnd"/>
      <w:r>
        <w:rPr>
          <w:rFonts w:ascii="Times New Roman" w:hAnsi="Times New Roman" w:cs="Times New Roman"/>
          <w:spacing w:val="-11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dan</w:t>
      </w:r>
      <w:r>
        <w:rPr>
          <w:rFonts w:ascii="Times New Roman" w:hAnsi="Times New Roman" w:cs="Times New Roman"/>
          <w:spacing w:val="-1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akteristik</w:t>
      </w:r>
      <w:proofErr w:type="spellEnd"/>
      <w:r>
        <w:rPr>
          <w:rFonts w:ascii="Times New Roman" w:hAnsi="Times New Roman" w:cs="Times New Roman"/>
          <w:spacing w:val="-1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ertentu</w:t>
      </w:r>
      <w:proofErr w:type="spellEnd"/>
      <w:r>
        <w:rPr>
          <w:rFonts w:ascii="Times New Roman" w:hAnsi="Times New Roman" w:cs="Times New Roman"/>
          <w:spacing w:val="-9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yang</w:t>
      </w:r>
      <w:r>
        <w:rPr>
          <w:rFonts w:ascii="Times New Roman" w:hAnsi="Times New Roman" w:cs="Times New Roman"/>
          <w:spacing w:val="-1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tetapkan</w:t>
      </w:r>
      <w:proofErr w:type="spellEnd"/>
      <w:r>
        <w:rPr>
          <w:rFonts w:ascii="Times New Roman" w:hAnsi="Times New Roman" w:cs="Times New Roman"/>
          <w:spacing w:val="-12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oleh</w:t>
      </w:r>
      <w:r>
        <w:rPr>
          <w:rFonts w:ascii="Times New Roman" w:hAnsi="Times New Roman" w:cs="Times New Roman"/>
          <w:spacing w:val="-1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</w:t>
      </w:r>
      <w:proofErr w:type="spellEnd"/>
      <w:r>
        <w:rPr>
          <w:rFonts w:ascii="Times New Roman" w:hAnsi="Times New Roman" w:cs="Times New Roman"/>
          <w:spacing w:val="-10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pelaja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tari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esimpulanny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, 2019: 12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eluru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gawa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di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PT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Surakarta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363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bookmarkStart w:id="0" w:name="_bookmark28"/>
      <w:bookmarkEnd w:id="0"/>
      <w:r>
        <w:rPr>
          <w:rFonts w:ascii="Times New Roman" w:eastAsia="Times New Roman" w:hAnsi="Times New Roman" w:cs="Times New Roman"/>
          <w:bCs/>
          <w:sz w:val="24"/>
          <w:szCs w:val="24"/>
          <w:lang w:val="id-ID"/>
        </w:rPr>
        <w:t xml:space="preserve"> Sedangkan Sampel</w:t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bag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um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r>
        <w:rPr>
          <w:rFonts w:ascii="Times New Roman" w:eastAsia="DengXian" w:hAnsi="Times New Roman" w:cs="Times New Roman"/>
          <w:sz w:val="24"/>
        </w:rPr>
        <w:fldChar w:fldCharType="begin" w:fldLock="1"/>
      </w:r>
      <w:r>
        <w:rPr>
          <w:rFonts w:ascii="Times New Roman" w:eastAsia="DengXian" w:hAnsi="Times New Roman" w:cs="Times New Roman"/>
          <w:sz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eastAsia="DengXian" w:hAnsi="Times New Roman" w:cs="Times New Roman"/>
          <w:sz w:val="24"/>
        </w:rPr>
        <w:fldChar w:fldCharType="separate"/>
      </w:r>
      <w:r>
        <w:rPr>
          <w:rFonts w:ascii="Times New Roman" w:eastAsia="DengXian" w:hAnsi="Times New Roman" w:cs="Times New Roman"/>
          <w:bCs/>
          <w:sz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ugiyono</w:t>
      </w:r>
      <w:proofErr w:type="spellEnd"/>
      <w:r>
        <w:rPr>
          <w:rFonts w:ascii="Times New Roman" w:eastAsia="DengXian" w:hAnsi="Times New Roman" w:cs="Times New Roman"/>
          <w:noProof/>
          <w:sz w:val="24"/>
        </w:rPr>
        <w:t>, 2019: 127)</w:t>
      </w:r>
      <w:r>
        <w:rPr>
          <w:rFonts w:ascii="Times New Roman" w:eastAsia="DengXi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ulis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363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ampel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pabil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ubjekny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urang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100 or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ebaikny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ambil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emuany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ik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ubjekny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besar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lebi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100 or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pat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ambil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10-15%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20-25%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lebi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r>
        <w:rPr>
          <w:rFonts w:ascii="Times New Roman" w:eastAsia="DengXian" w:hAnsi="Times New Roman" w:cs="Times New Roman"/>
          <w:sz w:val="24"/>
        </w:rPr>
        <w:fldChar w:fldCharType="begin" w:fldLock="1"/>
      </w:r>
      <w:r>
        <w:rPr>
          <w:rFonts w:ascii="Times New Roman" w:eastAsia="DengXian" w:hAnsi="Times New Roman" w:cs="Times New Roman"/>
          <w:sz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eastAsia="DengXi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szCs w:val="20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rikunto</w:t>
      </w:r>
      <w:proofErr w:type="spellEnd"/>
      <w:r>
        <w:rPr>
          <w:rFonts w:ascii="Times New Roman" w:eastAsia="DengXian" w:hAnsi="Times New Roman" w:cs="Times New Roman"/>
          <w:noProof/>
          <w:sz w:val="24"/>
        </w:rPr>
        <w:t>, 2013: 62)</w:t>
      </w:r>
      <w:r>
        <w:rPr>
          <w:rFonts w:ascii="Times New Roman" w:eastAsia="DengXi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um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363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PT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Surakarta</w:t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ambil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15%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54,45 orang,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bulat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jad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55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>.</w:t>
      </w:r>
    </w:p>
    <w:p w14:paraId="56F5951A" w14:textId="77777777" w:rsidR="00B160DB" w:rsidRPr="00466970" w:rsidRDefault="00B160DB" w:rsidP="00CC08FD">
      <w:pPr>
        <w:pStyle w:val="ListParagraph"/>
        <w:numPr>
          <w:ilvl w:val="0"/>
          <w:numId w:val="4"/>
        </w:numPr>
        <w:tabs>
          <w:tab w:val="left" w:pos="993"/>
          <w:tab w:val="left" w:pos="1276"/>
        </w:tabs>
        <w:spacing w:after="120" w:line="480" w:lineRule="auto"/>
        <w:ind w:left="714" w:hanging="357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66970">
        <w:rPr>
          <w:rFonts w:ascii="Times New Roman" w:hAnsi="Times New Roman" w:cs="Times New Roman"/>
          <w:b/>
          <w:sz w:val="24"/>
          <w:szCs w:val="24"/>
        </w:rPr>
        <w:t>Sumber</w:t>
      </w:r>
      <w:proofErr w:type="spellEnd"/>
      <w:r w:rsidRPr="0046697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66970">
        <w:rPr>
          <w:rFonts w:ascii="Times New Roman" w:eastAsia="Times New Roman" w:hAnsi="Times New Roman" w:cs="Times New Roman"/>
          <w:b/>
        </w:rPr>
        <w:t xml:space="preserve">dan </w:t>
      </w:r>
      <w:proofErr w:type="spellStart"/>
      <w:r w:rsidRPr="00466970">
        <w:rPr>
          <w:rFonts w:ascii="Times New Roman" w:eastAsia="Times New Roman" w:hAnsi="Times New Roman" w:cs="Times New Roman"/>
          <w:b/>
        </w:rPr>
        <w:t>Jenis</w:t>
      </w:r>
      <w:proofErr w:type="spellEnd"/>
      <w:r w:rsidRPr="00466970">
        <w:rPr>
          <w:rFonts w:ascii="Times New Roman" w:eastAsia="Times New Roman" w:hAnsi="Times New Roman" w:cs="Times New Roman"/>
          <w:b/>
          <w:spacing w:val="-2"/>
        </w:rPr>
        <w:t xml:space="preserve"> </w:t>
      </w:r>
      <w:r w:rsidRPr="00466970">
        <w:rPr>
          <w:rFonts w:ascii="Times New Roman" w:eastAsia="Times New Roman" w:hAnsi="Times New Roman" w:cs="Times New Roman"/>
          <w:b/>
        </w:rPr>
        <w:t>Data</w:t>
      </w:r>
    </w:p>
    <w:p w14:paraId="2665ED19" w14:textId="77777777" w:rsidR="00B160DB" w:rsidRPr="00466970" w:rsidRDefault="00B160DB" w:rsidP="00B160DB">
      <w:pPr>
        <w:widowControl w:val="0"/>
        <w:autoSpaceDE w:val="0"/>
        <w:autoSpaceDN w:val="0"/>
        <w:spacing w:after="0" w:line="480" w:lineRule="auto"/>
        <w:ind w:left="709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669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6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6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pacing w:val="6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6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ggunakan</w:t>
      </w:r>
      <w:proofErr w:type="spellEnd"/>
      <w:r>
        <w:rPr>
          <w:rFonts w:ascii="Times New Roman" w:hAnsi="Times New Roman" w:cs="Times New Roman"/>
          <w:spacing w:val="6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enis</w:t>
      </w:r>
      <w:proofErr w:type="spellEnd"/>
      <w:r>
        <w:rPr>
          <w:rFonts w:ascii="Times New Roman" w:hAnsi="Times New Roman" w:cs="Times New Roman"/>
          <w:spacing w:val="61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data   primer.   D</w:t>
      </w:r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ata primer</w:t>
      </w:r>
      <w:r>
        <w:rPr>
          <w:rFonts w:ascii="Times New Roman" w:hAnsi="Times New Roman" w:cs="Times New Roman"/>
          <w:color w:val="1F2023"/>
          <w:spacing w:val="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adalah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sumber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data yang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didapatk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langsung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kepada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pengumpul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data</w:t>
      </w:r>
      <w:r>
        <w:rPr>
          <w:rFonts w:ascii="Times New Roman" w:hAnsi="Times New Roman" w:cs="Times New Roman"/>
          <w:color w:val="1F2023"/>
          <w:spacing w:val="1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Sugiyono, 2019: 2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tode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berup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uesioner</w:t>
      </w:r>
      <w:proofErr w:type="spellEnd"/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       PT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rangk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Surakarta</w:t>
      </w:r>
      <w:r>
        <w:rPr>
          <w:rFonts w:ascii="Times New Roman" w:hAnsi="Times New Roman" w:cs="Times New Roman"/>
          <w:sz w:val="24"/>
          <w:szCs w:val="20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teknik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pengumpul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data yang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dilakuk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deng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cara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memberi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seperangkat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pertanya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atau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pernyataa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tertulis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kepada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responden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untuk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>dijawabnya</w:t>
      </w:r>
      <w:proofErr w:type="spellEnd"/>
      <w:r>
        <w:rPr>
          <w:rFonts w:ascii="Times New Roman" w:hAnsi="Times New Roman" w:cs="Times New Roman"/>
          <w:color w:val="1F2023"/>
          <w:sz w:val="24"/>
          <w:szCs w:val="20"/>
          <w:lang w:bidi="hi-IN"/>
        </w:rPr>
        <w:t xml:space="preserve">                          </w:t>
      </w:r>
      <w:r>
        <w:rPr>
          <w:rFonts w:ascii="Times New Roman" w:hAnsi="Times New Roman" w:cs="Times New Roman"/>
          <w:color w:val="1F2023"/>
          <w:spacing w:val="1"/>
          <w:sz w:val="24"/>
          <w:szCs w:val="20"/>
          <w:lang w:bidi="hi-IN"/>
        </w:rPr>
        <w:t xml:space="preserve"> </w:t>
      </w:r>
      <w:bookmarkStart w:id="1" w:name="_bookmark30"/>
      <w:bookmarkEnd w:id="1"/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, 2019: 1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F45AC14" w14:textId="77777777" w:rsidR="00B160DB" w:rsidRPr="00097CF4" w:rsidRDefault="00B160DB" w:rsidP="00B160DB">
      <w:pPr>
        <w:pStyle w:val="Heading2"/>
        <w:spacing w:after="240"/>
        <w:ind w:left="709" w:hanging="387"/>
        <w:rPr>
          <w:rFonts w:ascii="Times New Roman" w:eastAsia="Times New Roman" w:hAnsi="Times New Roman" w:cs="Times New Roman"/>
          <w:b/>
          <w:color w:val="auto"/>
          <w:sz w:val="24"/>
          <w:szCs w:val="24"/>
          <w:lang w:val="id-ID"/>
        </w:rPr>
      </w:pPr>
      <w:bookmarkStart w:id="2" w:name="_Toc93923436"/>
      <w:r w:rsidRPr="00097CF4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lastRenderedPageBreak/>
        <w:t>E</w:t>
      </w:r>
      <w:r w:rsidRPr="00097CF4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  <w:lang w:val="id-ID"/>
        </w:rPr>
        <w:t>.</w:t>
      </w:r>
      <w:r w:rsidRPr="00097CF4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  <w:lang w:val="id-ID"/>
        </w:rPr>
        <w:tab/>
      </w:r>
      <w:r w:rsidRPr="00097CF4">
        <w:rPr>
          <w:rFonts w:ascii="Times New Roman" w:eastAsia="Times New Roman" w:hAnsi="Times New Roman" w:cs="Times New Roman"/>
          <w:b/>
          <w:color w:val="auto"/>
          <w:sz w:val="24"/>
          <w:szCs w:val="24"/>
          <w:lang w:val="id-ID"/>
        </w:rPr>
        <w:t>Metode</w:t>
      </w:r>
      <w:r w:rsidRPr="00097CF4">
        <w:rPr>
          <w:rFonts w:ascii="Times New Roman" w:eastAsia="Times New Roman" w:hAnsi="Times New Roman" w:cs="Times New Roman"/>
          <w:b/>
          <w:color w:val="auto"/>
          <w:spacing w:val="-5"/>
          <w:sz w:val="24"/>
          <w:szCs w:val="24"/>
          <w:lang w:val="id-ID"/>
        </w:rPr>
        <w:t xml:space="preserve"> </w:t>
      </w:r>
      <w:r w:rsidRPr="00097CF4">
        <w:rPr>
          <w:rFonts w:ascii="Times New Roman" w:eastAsia="Times New Roman" w:hAnsi="Times New Roman" w:cs="Times New Roman"/>
          <w:b/>
          <w:color w:val="auto"/>
          <w:sz w:val="24"/>
          <w:szCs w:val="24"/>
          <w:lang w:val="id-ID"/>
        </w:rPr>
        <w:t>Pengumpulan</w:t>
      </w:r>
      <w:r w:rsidRPr="00097CF4">
        <w:rPr>
          <w:rFonts w:ascii="Times New Roman" w:eastAsia="Times New Roman" w:hAnsi="Times New Roman" w:cs="Times New Roman"/>
          <w:b/>
          <w:color w:val="auto"/>
          <w:spacing w:val="-4"/>
          <w:sz w:val="24"/>
          <w:szCs w:val="24"/>
          <w:lang w:val="id-ID"/>
        </w:rPr>
        <w:t xml:space="preserve"> </w:t>
      </w:r>
      <w:r w:rsidRPr="00097CF4">
        <w:rPr>
          <w:rFonts w:ascii="Times New Roman" w:eastAsia="Times New Roman" w:hAnsi="Times New Roman" w:cs="Times New Roman"/>
          <w:b/>
          <w:color w:val="auto"/>
          <w:sz w:val="24"/>
          <w:szCs w:val="24"/>
          <w:lang w:val="id-ID"/>
        </w:rPr>
        <w:t>Data</w:t>
      </w:r>
      <w:bookmarkEnd w:id="2"/>
    </w:p>
    <w:p w14:paraId="1EE7467F" w14:textId="77777777" w:rsidR="00B160DB" w:rsidRDefault="00B160DB" w:rsidP="00B160DB">
      <w:pPr>
        <w:spacing w:after="0" w:line="480" w:lineRule="auto"/>
        <w:ind w:left="709" w:right="518" w:firstLine="567"/>
        <w:jc w:val="both"/>
        <w:rPr>
          <w:rFonts w:ascii="Times New Roman" w:hAnsi="Times New Roman" w:cs="Times New Roman"/>
          <w:sz w:val="24"/>
          <w:szCs w:val="20"/>
          <w:lang w:bidi="hi-IN"/>
        </w:rPr>
      </w:pPr>
      <w:r>
        <w:rPr>
          <w:rFonts w:ascii="Times New Roman" w:hAnsi="Times New Roman" w:cs="Times New Roman"/>
          <w:sz w:val="24"/>
          <w:szCs w:val="20"/>
          <w:lang w:bidi="hi-IN"/>
        </w:rPr>
        <w:t xml:space="preserve">Teknik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langk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trategis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aren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uju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utam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data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, 2019: 45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jawab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ber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iberi</w:t>
      </w:r>
      <w:proofErr w:type="spellEnd"/>
      <w:r>
        <w:rPr>
          <w:rFonts w:ascii="Times New Roman" w:hAnsi="Times New Roman" w:cs="Times New Roman"/>
          <w:spacing w:val="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kor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0"/>
          <w:lang w:bidi="hi-IN"/>
        </w:rPr>
        <w:t>numerik</w:t>
      </w:r>
      <w:proofErr w:type="spellEnd"/>
      <w:r>
        <w:rPr>
          <w:rFonts w:ascii="Times New Roman" w:hAnsi="Times New Roman" w:cs="Times New Roman"/>
          <w:i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kal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0"/>
          <w:lang w:bidi="hi-IN"/>
        </w:rPr>
        <w:t>likert</w:t>
      </w:r>
      <w:proofErr w:type="spellEnd"/>
      <w:r>
        <w:rPr>
          <w:rFonts w:ascii="Times New Roman" w:hAnsi="Times New Roman" w:cs="Times New Roman"/>
          <w:i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bentu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anda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ilang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(X)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-57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yatakan</w:t>
      </w:r>
      <w:proofErr w:type="spellEnd"/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ingkat</w:t>
      </w:r>
      <w:proofErr w:type="spellEnd"/>
      <w:r>
        <w:rPr>
          <w:rFonts w:ascii="Times New Roman" w:hAnsi="Times New Roman" w:cs="Times New Roman"/>
          <w:spacing w:val="6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dukungan</w:t>
      </w:r>
      <w:proofErr w:type="spellEnd"/>
      <w:r>
        <w:rPr>
          <w:rFonts w:ascii="Times New Roman" w:hAnsi="Times New Roman" w:cs="Times New Roman"/>
          <w:spacing w:val="6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ikap</w:t>
      </w:r>
      <w:proofErr w:type="spellEnd"/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dan</w:t>
      </w:r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kor</w:t>
      </w:r>
      <w:proofErr w:type="spellEnd"/>
      <w:r>
        <w:rPr>
          <w:rFonts w:ascii="Times New Roman" w:hAnsi="Times New Roman" w:cs="Times New Roman"/>
          <w:spacing w:val="6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ersebut</w:t>
      </w:r>
      <w:proofErr w:type="spellEnd"/>
      <w:r>
        <w:rPr>
          <w:rFonts w:ascii="Times New Roman" w:hAnsi="Times New Roman" w:cs="Times New Roman"/>
          <w:spacing w:val="6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akan</w:t>
      </w:r>
      <w:proofErr w:type="spellEnd"/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>d</w:t>
      </w:r>
      <w:r>
        <w:rPr>
          <w:rFonts w:ascii="Times New Roman" w:hAnsi="Times New Roman" w:cs="Times New Roman"/>
          <w:sz w:val="24"/>
          <w:szCs w:val="20"/>
          <w:lang w:bidi="hi-IN"/>
        </w:rPr>
        <w:t>ijumlahkan</w:t>
      </w:r>
      <w:proofErr w:type="spellEnd"/>
      <w:r>
        <w:rPr>
          <w:rFonts w:ascii="Times New Roman" w:hAnsi="Times New Roman" w:cs="Times New Roman"/>
          <w:spacing w:val="4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gukur</w:t>
      </w:r>
      <w:proofErr w:type="spellEnd"/>
      <w:r>
        <w:rPr>
          <w:rFonts w:ascii="Times New Roman" w:hAnsi="Times New Roman" w:cs="Times New Roman"/>
          <w:spacing w:val="5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ikap</w:t>
      </w:r>
      <w:proofErr w:type="spellEnd"/>
      <w:r>
        <w:rPr>
          <w:rFonts w:ascii="Times New Roman" w:hAnsi="Times New Roman" w:cs="Times New Roman"/>
          <w:spacing w:val="5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keseluruhan</w:t>
      </w:r>
      <w:proofErr w:type="spellEnd"/>
      <w:r>
        <w:rPr>
          <w:rFonts w:ascii="Times New Roman" w:hAnsi="Times New Roman" w:cs="Times New Roman"/>
          <w:spacing w:val="5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>.</w:t>
      </w:r>
      <w:r>
        <w:rPr>
          <w:rFonts w:ascii="Times New Roman" w:hAnsi="Times New Roman" w:cs="Times New Roman"/>
          <w:spacing w:val="53"/>
          <w:sz w:val="24"/>
          <w:szCs w:val="20"/>
          <w:lang w:bidi="hi-IN"/>
        </w:rPr>
        <w:t xml:space="preserve"> </w:t>
      </w:r>
    </w:p>
    <w:p w14:paraId="298837B3" w14:textId="77777777" w:rsidR="00B160DB" w:rsidRDefault="00B160DB" w:rsidP="00B160DB">
      <w:pPr>
        <w:spacing w:after="0" w:line="480" w:lineRule="auto"/>
        <w:ind w:left="709" w:right="518" w:firstLine="720"/>
        <w:jc w:val="both"/>
        <w:rPr>
          <w:rFonts w:ascii="Times New Roman" w:hAnsi="Times New Roman" w:cs="Times New Roman"/>
          <w:sz w:val="24"/>
          <w:szCs w:val="20"/>
          <w:lang w:bidi="hi-IN"/>
        </w:rPr>
      </w:pPr>
      <w:r>
        <w:rPr>
          <w:rFonts w:ascii="Times New Roman" w:hAnsi="Times New Roman" w:cs="Times New Roman"/>
          <w:sz w:val="24"/>
          <w:szCs w:val="20"/>
          <w:lang w:bidi="hi-IN"/>
        </w:rPr>
        <w:t>Adapun</w:t>
      </w:r>
      <w:r>
        <w:rPr>
          <w:rFonts w:ascii="Times New Roman" w:hAnsi="Times New Roman" w:cs="Times New Roman"/>
          <w:spacing w:val="5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skala</w:t>
      </w:r>
      <w:proofErr w:type="spellEnd"/>
      <w:r>
        <w:rPr>
          <w:rFonts w:ascii="Times New Roman" w:hAnsi="Times New Roman" w:cs="Times New Roman"/>
          <w:spacing w:val="56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0"/>
          <w:lang w:bidi="hi-IN"/>
        </w:rPr>
        <w:t>likert</w:t>
      </w:r>
      <w:proofErr w:type="spellEnd"/>
      <w:r>
        <w:rPr>
          <w:rFonts w:ascii="Times New Roman" w:hAnsi="Times New Roman" w:cs="Times New Roman"/>
          <w:i/>
          <w:spacing w:val="55"/>
          <w:sz w:val="24"/>
          <w:szCs w:val="20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0"/>
          <w:lang w:bidi="hi-IN"/>
        </w:rPr>
        <w:t>pada</w:t>
      </w:r>
      <w:r>
        <w:rPr>
          <w:rFonts w:ascii="Times New Roman" w:hAnsi="Times New Roman" w:cs="Times New Roman"/>
          <w:spacing w:val="53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penelitian</w:t>
      </w:r>
      <w:proofErr w:type="spellEnd"/>
      <w:r>
        <w:rPr>
          <w:rFonts w:ascii="Times New Roman" w:hAnsi="Times New Roman" w:cs="Times New Roman"/>
          <w:spacing w:val="5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menggunakan</w:t>
      </w:r>
      <w:proofErr w:type="spellEnd"/>
      <w:r>
        <w:rPr>
          <w:rFonts w:ascii="Times New Roman" w:hAnsi="Times New Roman" w:cs="Times New Roman"/>
          <w:spacing w:val="-1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titik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 xml:space="preserve"> 5,</w:t>
      </w:r>
      <w:r>
        <w:rPr>
          <w:rFonts w:ascii="Times New Roman" w:hAnsi="Times New Roman" w:cs="Times New Roman"/>
          <w:spacing w:val="2"/>
          <w:sz w:val="24"/>
          <w:szCs w:val="20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bidi="hi-IN"/>
        </w:rPr>
        <w:t>yaitu</w:t>
      </w:r>
      <w:proofErr w:type="spellEnd"/>
      <w:r>
        <w:rPr>
          <w:rFonts w:ascii="Times New Roman" w:hAnsi="Times New Roman" w:cs="Times New Roman"/>
          <w:sz w:val="24"/>
          <w:szCs w:val="20"/>
          <w:lang w:bidi="hi-IN"/>
        </w:rPr>
        <w:t>:</w:t>
      </w:r>
    </w:p>
    <w:tbl>
      <w:tblPr>
        <w:tblpPr w:leftFromText="180" w:rightFromText="180" w:bottomFromText="160" w:vertAnchor="text" w:horzAnchor="margin" w:tblpXSpec="center" w:tblpY="116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77"/>
        <w:gridCol w:w="3828"/>
        <w:gridCol w:w="958"/>
      </w:tblGrid>
      <w:tr w:rsidR="00B160DB" w14:paraId="697A9C3E" w14:textId="77777777" w:rsidTr="0050064C">
        <w:trPr>
          <w:trHeight w:val="352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9CDA564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No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14EE597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Jenis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Jawaban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ACA99CA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kor</w:t>
            </w:r>
          </w:p>
        </w:tc>
      </w:tr>
      <w:tr w:rsidR="00B160DB" w14:paraId="4E972A27" w14:textId="77777777" w:rsidTr="0050064C">
        <w:trPr>
          <w:trHeight w:val="330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C8E9C4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1.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BCC59D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ang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etuju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(SS)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F607D4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w w:val="97"/>
                <w:sz w:val="24"/>
                <w:lang w:val="id-ID"/>
              </w:rPr>
              <w:t>5</w:t>
            </w:r>
          </w:p>
        </w:tc>
      </w:tr>
      <w:tr w:rsidR="00B160DB" w14:paraId="66F7F4F7" w14:textId="77777777" w:rsidTr="0050064C">
        <w:trPr>
          <w:trHeight w:val="348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83907B7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2.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EE9C062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etuju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(S)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8665B0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w w:val="97"/>
                <w:sz w:val="24"/>
                <w:lang w:val="id-ID"/>
              </w:rPr>
              <w:t>4</w:t>
            </w:r>
          </w:p>
        </w:tc>
      </w:tr>
      <w:tr w:rsidR="00B160DB" w14:paraId="5A037658" w14:textId="77777777" w:rsidTr="0050064C">
        <w:trPr>
          <w:trHeight w:val="348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17D9460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3.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B20F40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Netral (N)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EFFE511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w w:val="97"/>
                <w:sz w:val="24"/>
                <w:lang w:val="id-ID"/>
              </w:rPr>
              <w:t>3</w:t>
            </w:r>
          </w:p>
        </w:tc>
      </w:tr>
      <w:tr w:rsidR="00B160DB" w14:paraId="07966816" w14:textId="77777777" w:rsidTr="0050064C">
        <w:trPr>
          <w:trHeight w:val="258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1DFFE83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4.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933BAB0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Tidak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etuju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(TS)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08DB645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w w:val="97"/>
                <w:sz w:val="24"/>
                <w:lang w:val="id-ID"/>
              </w:rPr>
              <w:t>2</w:t>
            </w:r>
          </w:p>
        </w:tc>
      </w:tr>
      <w:tr w:rsidR="00B160DB" w14:paraId="13310E4B" w14:textId="77777777" w:rsidTr="0050064C">
        <w:trPr>
          <w:trHeight w:val="339"/>
        </w:trPr>
        <w:tc>
          <w:tcPr>
            <w:tcW w:w="6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23C093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5.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9FA429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ang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Tidak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Setuju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-ID"/>
              </w:rPr>
              <w:t>(STS)</w:t>
            </w:r>
          </w:p>
        </w:tc>
        <w:tc>
          <w:tcPr>
            <w:tcW w:w="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69B428" w14:textId="77777777" w:rsidR="00B160DB" w:rsidRDefault="00B160DB" w:rsidP="0050064C">
            <w:pPr>
              <w:widowControl w:val="0"/>
              <w:autoSpaceDE w:val="0"/>
              <w:autoSpaceDN w:val="0"/>
              <w:spacing w:after="0" w:line="240" w:lineRule="auto"/>
              <w:ind w:left="122"/>
              <w:jc w:val="center"/>
              <w:rPr>
                <w:rFonts w:ascii="Times New Roman" w:eastAsia="Times New Roman" w:hAnsi="Times New Roman" w:cs="Times New Roman"/>
                <w:sz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w w:val="97"/>
                <w:sz w:val="24"/>
                <w:lang w:val="id-ID"/>
              </w:rPr>
              <w:t>1</w:t>
            </w:r>
          </w:p>
        </w:tc>
      </w:tr>
    </w:tbl>
    <w:p w14:paraId="5BFE09B8" w14:textId="77777777" w:rsidR="00B160DB" w:rsidRDefault="00B160DB" w:rsidP="00B160DB">
      <w:pPr>
        <w:spacing w:after="120"/>
        <w:rPr>
          <w:rFonts w:cs="Mangal"/>
          <w:szCs w:val="20"/>
          <w:lang w:bidi="hi-IN"/>
        </w:rPr>
      </w:pPr>
    </w:p>
    <w:p w14:paraId="3BC7B3B5" w14:textId="77777777" w:rsidR="00B160DB" w:rsidRDefault="00B160DB" w:rsidP="00B160DB">
      <w:pPr>
        <w:spacing w:after="120"/>
        <w:rPr>
          <w:rFonts w:cs="Mangal"/>
          <w:szCs w:val="20"/>
          <w:lang w:bidi="hi-IN"/>
        </w:rPr>
      </w:pPr>
    </w:p>
    <w:p w14:paraId="7745F4C0" w14:textId="77777777" w:rsidR="00B160DB" w:rsidRDefault="00B160DB" w:rsidP="00B160DB">
      <w:pPr>
        <w:spacing w:after="120"/>
        <w:ind w:left="1276"/>
        <w:rPr>
          <w:rFonts w:cs="Mangal"/>
          <w:szCs w:val="20"/>
          <w:lang w:bidi="hi-IN"/>
        </w:rPr>
      </w:pPr>
    </w:p>
    <w:p w14:paraId="51CB6D53" w14:textId="77777777" w:rsidR="00B160DB" w:rsidRDefault="00B160DB" w:rsidP="00B160DB">
      <w:pPr>
        <w:spacing w:after="120"/>
        <w:ind w:left="1843"/>
        <w:rPr>
          <w:rFonts w:ascii="Times New Roman" w:hAnsi="Times New Roman" w:cs="Times New Roman"/>
          <w:sz w:val="24"/>
          <w:szCs w:val="24"/>
        </w:rPr>
      </w:pPr>
    </w:p>
    <w:p w14:paraId="042DE17F" w14:textId="77777777" w:rsidR="00B160DB" w:rsidRDefault="00B160DB" w:rsidP="00B160DB">
      <w:pPr>
        <w:spacing w:after="120"/>
        <w:rPr>
          <w:rFonts w:ascii="Times New Roman" w:hAnsi="Times New Roman" w:cs="Times New Roman"/>
          <w:sz w:val="24"/>
          <w:szCs w:val="24"/>
        </w:rPr>
      </w:pPr>
    </w:p>
    <w:p w14:paraId="6F307E87" w14:textId="77777777" w:rsidR="00B160DB" w:rsidRDefault="00B160DB" w:rsidP="00B160DB">
      <w:pPr>
        <w:spacing w:after="120"/>
        <w:rPr>
          <w:rFonts w:ascii="Times New Roman" w:hAnsi="Times New Roman" w:cs="Times New Roman"/>
          <w:sz w:val="24"/>
          <w:szCs w:val="24"/>
        </w:rPr>
      </w:pPr>
    </w:p>
    <w:p w14:paraId="3273067E" w14:textId="77777777" w:rsidR="00B160DB" w:rsidRDefault="00B160DB" w:rsidP="00B160DB">
      <w:pPr>
        <w:spacing w:after="120"/>
        <w:ind w:left="113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>, 2019: 14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1CCD696" w14:textId="77777777" w:rsidR="00B160DB" w:rsidRPr="00942FC6" w:rsidRDefault="00B160DB" w:rsidP="00B160DB">
      <w:pPr>
        <w:spacing w:after="120"/>
        <w:ind w:left="1134"/>
        <w:rPr>
          <w:rFonts w:ascii="Times New Roman" w:hAnsi="Times New Roman" w:cs="Times New Roman"/>
          <w:sz w:val="24"/>
          <w:szCs w:val="24"/>
        </w:rPr>
      </w:pPr>
    </w:p>
    <w:p w14:paraId="2A50DE8F" w14:textId="77777777" w:rsidR="00B160DB" w:rsidRPr="00814E94" w:rsidRDefault="00B160DB" w:rsidP="00CC08FD">
      <w:pPr>
        <w:pStyle w:val="ListParagraph"/>
        <w:numPr>
          <w:ilvl w:val="0"/>
          <w:numId w:val="42"/>
        </w:num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Definisi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Operasional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Variabel</w:t>
      </w:r>
      <w:proofErr w:type="spellEnd"/>
    </w:p>
    <w:p w14:paraId="7B76D1EA" w14:textId="77777777" w:rsidR="00B160DB" w:rsidRDefault="00B160DB" w:rsidP="00B160DB">
      <w:pPr>
        <w:pStyle w:val="ListParagraph"/>
        <w:tabs>
          <w:tab w:val="left" w:pos="1276"/>
        </w:tabs>
        <w:spacing w:after="0" w:line="240" w:lineRule="auto"/>
        <w:ind w:left="992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II.1</w:t>
      </w:r>
    </w:p>
    <w:p w14:paraId="185FF72B" w14:textId="77777777" w:rsidR="00B160DB" w:rsidRDefault="00B160DB" w:rsidP="00B160DB">
      <w:pPr>
        <w:pStyle w:val="ListParagraph"/>
        <w:tabs>
          <w:tab w:val="left" w:pos="1276"/>
        </w:tabs>
        <w:spacing w:after="0" w:line="240" w:lineRule="auto"/>
        <w:ind w:left="992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</w:p>
    <w:tbl>
      <w:tblPr>
        <w:tblStyle w:val="TableGrid"/>
        <w:tblW w:w="8506" w:type="dxa"/>
        <w:tblInd w:w="450" w:type="dxa"/>
        <w:tblLook w:val="04A0" w:firstRow="1" w:lastRow="0" w:firstColumn="1" w:lastColumn="0" w:noHBand="0" w:noVBand="1"/>
      </w:tblPr>
      <w:tblGrid>
        <w:gridCol w:w="1721"/>
        <w:gridCol w:w="1915"/>
        <w:gridCol w:w="2532"/>
        <w:gridCol w:w="2338"/>
      </w:tblGrid>
      <w:tr w:rsidR="00B160DB" w:rsidRPr="00942FC6" w14:paraId="5CB23B29" w14:textId="77777777" w:rsidTr="0050064C"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99FB86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Variabel</w:t>
            </w:r>
            <w:proofErr w:type="spellEnd"/>
          </w:p>
        </w:tc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53016C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Defini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Variabel</w:t>
            </w:r>
            <w:proofErr w:type="spellEnd"/>
          </w:p>
        </w:tc>
        <w:tc>
          <w:tcPr>
            <w:tcW w:w="2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6A597D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Indikator</w:t>
            </w:r>
            <w:proofErr w:type="spellEnd"/>
          </w:p>
        </w:tc>
        <w:tc>
          <w:tcPr>
            <w:tcW w:w="2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F7CE4D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>Kisi-Kisi</w:t>
            </w:r>
          </w:p>
        </w:tc>
      </w:tr>
      <w:tr w:rsidR="00B160DB" w:rsidRPr="00942FC6" w14:paraId="4E39B31F" w14:textId="77777777" w:rsidTr="0050064C"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946FE8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Kinerja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(Y)</w:t>
            </w:r>
          </w:p>
        </w:tc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95F338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kin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adalah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hasil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elah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cap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rusah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car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ual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uant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laksana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fungsiny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su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anggung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jawab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lastRenderedPageBreak/>
              <w:t>diberi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padanya</w:t>
            </w:r>
            <w:proofErr w:type="spellEnd"/>
            <w:r w:rsidRPr="00942FC6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A08051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lastRenderedPageBreak/>
              <w:t xml:space="preserve">1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uant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kerj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>(Quantity of Work)</w:t>
            </w:r>
          </w:p>
          <w:p w14:paraId="1C675628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2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ual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kerj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>(Quality of Work)</w:t>
            </w:r>
          </w:p>
          <w:p w14:paraId="4360EEE2" w14:textId="77777777" w:rsidR="00B160DB" w:rsidRPr="00942FC6" w:rsidRDefault="00B160DB" w:rsidP="0050064C">
            <w:pPr>
              <w:rPr>
                <w:rFonts w:ascii="Times New Roman" w:hAnsi="Times New Roman" w:cs="Times New Roman"/>
                <w:i/>
                <w:iCs/>
              </w:rPr>
            </w:pPr>
            <w:r w:rsidRPr="00942FC6">
              <w:rPr>
                <w:rFonts w:ascii="Times New Roman" w:hAnsi="Times New Roman" w:cs="Times New Roman"/>
              </w:rPr>
              <w:t xml:space="preserve">3. Kerjasama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>(</w:t>
            </w:r>
            <w:proofErr w:type="spellStart"/>
            <w:r w:rsidRPr="00942FC6">
              <w:rPr>
                <w:rFonts w:ascii="Times New Roman" w:hAnsi="Times New Roman" w:cs="Times New Roman"/>
                <w:i/>
                <w:iCs/>
              </w:rPr>
              <w:t>Coorperation</w:t>
            </w:r>
            <w:proofErr w:type="spellEnd"/>
            <w:r w:rsidRPr="00942FC6">
              <w:rPr>
                <w:rFonts w:ascii="Times New Roman" w:hAnsi="Times New Roman" w:cs="Times New Roman"/>
                <w:i/>
                <w:iCs/>
              </w:rPr>
              <w:t>)</w:t>
            </w:r>
          </w:p>
          <w:p w14:paraId="78B93056" w14:textId="77777777" w:rsidR="00B160DB" w:rsidRPr="00942FC6" w:rsidRDefault="00B160DB" w:rsidP="0050064C">
            <w:pPr>
              <w:rPr>
                <w:rFonts w:ascii="Times New Roman" w:hAnsi="Times New Roman" w:cs="Times New Roman"/>
                <w:i/>
                <w:iCs/>
              </w:rPr>
            </w:pPr>
            <w:r w:rsidRPr="00942FC6">
              <w:rPr>
                <w:rFonts w:ascii="Times New Roman" w:hAnsi="Times New Roman" w:cs="Times New Roman"/>
                <w:i/>
                <w:iCs/>
              </w:rPr>
              <w:t xml:space="preserve">4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ndiri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 xml:space="preserve">(Dependability) </w:t>
            </w:r>
          </w:p>
          <w:p w14:paraId="73804415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5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Inisiatif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>(Initiative)</w:t>
            </w:r>
          </w:p>
          <w:p w14:paraId="1AC0C8C0" w14:textId="77777777" w:rsidR="00B160DB" w:rsidRPr="00942FC6" w:rsidRDefault="00B160DB" w:rsidP="0050064C">
            <w:pPr>
              <w:rPr>
                <w:rFonts w:ascii="Times New Roman" w:hAnsi="Times New Roman" w:cs="Times New Roman"/>
                <w:i/>
                <w:iCs/>
              </w:rPr>
            </w:pPr>
            <w:r w:rsidRPr="00942FC6">
              <w:rPr>
                <w:rFonts w:ascii="Times New Roman" w:hAnsi="Times New Roman" w:cs="Times New Roman"/>
              </w:rPr>
              <w:t xml:space="preserve">6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Adaptabil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i/>
                <w:iCs/>
              </w:rPr>
              <w:t>(Adaptability)</w:t>
            </w:r>
          </w:p>
          <w:p w14:paraId="70E22F9C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</w:p>
          <w:p w14:paraId="304966EA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  <w:lang w:bidi="hi-IN"/>
              </w:rPr>
              <w:lastRenderedPageBreak/>
              <w:fldChar w:fldCharType="begin" w:fldLock="1"/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separate"/>
            </w:r>
            <w:r w:rsidRPr="00942FC6">
              <w:rPr>
                <w:rFonts w:ascii="Times New Roman" w:eastAsia="DengXian" w:hAnsi="Times New Roman" w:cs="Times New Roman"/>
                <w:noProof/>
                <w:lang w:bidi="hi-IN"/>
              </w:rPr>
              <w:t>(Melly, 2017)</w: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end"/>
            </w:r>
          </w:p>
          <w:p w14:paraId="0AFDE093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9D1868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lastRenderedPageBreak/>
              <w:t xml:space="preserve">1. Volume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kerj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roduktiv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hasil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gaw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</w:p>
          <w:p w14:paraId="4DBE1FAD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2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kerj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pat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selesai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car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optimal</w:t>
            </w:r>
          </w:p>
          <w:p w14:paraId="11D21E25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3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rkerjasam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orang lain. </w:t>
            </w:r>
          </w:p>
          <w:p w14:paraId="44DB334E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4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gaw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k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lastRenderedPageBreak/>
              <w:t>mengemb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ug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car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andiri</w:t>
            </w:r>
            <w:proofErr w:type="spellEnd"/>
          </w:p>
          <w:p w14:paraId="284C0437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5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rtimbang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ndiri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42FC6">
              <w:rPr>
                <w:rFonts w:ascii="Times New Roman" w:hAnsi="Times New Roman" w:cs="Times New Roman"/>
              </w:rPr>
              <w:t>fleksibil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rfikir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,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sedia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nerim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anggung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jawab</w:t>
            </w:r>
            <w:proofErr w:type="spellEnd"/>
          </w:p>
          <w:p w14:paraId="074A7366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6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radapta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mpertimbang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reak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ngubah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butuh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ondisi-kondisi</w:t>
            </w:r>
            <w:proofErr w:type="spellEnd"/>
            <w:r w:rsidRPr="00942FC6">
              <w:rPr>
                <w:rFonts w:ascii="Times New Roman" w:hAnsi="Times New Roman" w:cs="Times New Roman"/>
              </w:rPr>
              <w:t>.</w:t>
            </w:r>
          </w:p>
        </w:tc>
      </w:tr>
      <w:tr w:rsidR="00B160DB" w:rsidRPr="00942FC6" w14:paraId="1F8B79BB" w14:textId="77777777" w:rsidTr="0050064C"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998667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lastRenderedPageBreak/>
              <w:t xml:space="preserve">Stress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(X1)</w:t>
            </w:r>
          </w:p>
        </w:tc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C5E49A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stress kerja adalah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ondi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isebab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arena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adanya ketidakseimbangan antara karakteristik kepribadian karyawan dengan karakteristik aspek-aspek pekerjaannya </w:t>
            </w:r>
            <w:r w:rsidRPr="00942FC6">
              <w:rPr>
                <w:rFonts w:ascii="Times New Roman" w:eastAsia="DengXian" w:hAnsi="Times New Roman" w:cs="Times New Roman"/>
              </w:rPr>
              <w:t xml:space="preserve">y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lebih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>dan dapat terjadi pada semua kondisi pekerjaan.</w:t>
            </w:r>
          </w:p>
        </w:tc>
        <w:tc>
          <w:tcPr>
            <w:tcW w:w="2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DFB0DA" w14:textId="77777777" w:rsidR="00B160DB" w:rsidRPr="00942FC6" w:rsidRDefault="00B160DB" w:rsidP="00E713E1">
            <w:pPr>
              <w:numPr>
                <w:ilvl w:val="0"/>
                <w:numId w:val="72"/>
              </w:numPr>
              <w:ind w:left="205" w:right="618" w:hanging="205"/>
              <w:contextualSpacing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Tuntut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ugas</w:t>
            </w:r>
            <w:proofErr w:type="spellEnd"/>
          </w:p>
          <w:p w14:paraId="04906AEC" w14:textId="77777777" w:rsidR="00B160DB" w:rsidRPr="00942FC6" w:rsidRDefault="00B160DB" w:rsidP="00E713E1">
            <w:pPr>
              <w:numPr>
                <w:ilvl w:val="0"/>
                <w:numId w:val="72"/>
              </w:numPr>
              <w:ind w:left="205" w:right="618" w:hanging="205"/>
              <w:contextualSpacing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Tuntut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Peran</w:t>
            </w:r>
          </w:p>
          <w:p w14:paraId="33629D67" w14:textId="77777777" w:rsidR="00B160DB" w:rsidRPr="00942FC6" w:rsidRDefault="00B160DB" w:rsidP="00E713E1">
            <w:pPr>
              <w:numPr>
                <w:ilvl w:val="0"/>
                <w:numId w:val="72"/>
              </w:numPr>
              <w:ind w:left="205" w:right="618" w:hanging="205"/>
              <w:contextualSpacing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Tuntut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Antar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ribadi</w:t>
            </w:r>
            <w:proofErr w:type="spellEnd"/>
          </w:p>
          <w:p w14:paraId="693D3EB3" w14:textId="77777777" w:rsidR="00B160DB" w:rsidRPr="00942FC6" w:rsidRDefault="00B160DB" w:rsidP="00E713E1">
            <w:pPr>
              <w:numPr>
                <w:ilvl w:val="0"/>
                <w:numId w:val="72"/>
              </w:numPr>
              <w:ind w:left="205" w:right="618" w:hanging="205"/>
              <w:contextualSpacing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Struktur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</w:p>
          <w:p w14:paraId="6D9B4166" w14:textId="77777777" w:rsidR="00B160DB" w:rsidRPr="00942FC6" w:rsidRDefault="00B160DB" w:rsidP="00E713E1">
            <w:pPr>
              <w:numPr>
                <w:ilvl w:val="0"/>
                <w:numId w:val="72"/>
              </w:numPr>
              <w:ind w:left="205" w:right="618" w:hanging="205"/>
              <w:contextualSpacing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Kepemimpin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Organisasi</w:t>
            </w:r>
            <w:proofErr w:type="spellEnd"/>
          </w:p>
          <w:p w14:paraId="7828E73A" w14:textId="77777777" w:rsidR="00B160DB" w:rsidRPr="00942FC6" w:rsidRDefault="00B160DB" w:rsidP="00E713E1">
            <w:pPr>
              <w:ind w:left="205" w:right="618" w:hanging="280"/>
              <w:contextualSpacing/>
              <w:jc w:val="both"/>
              <w:rPr>
                <w:rFonts w:ascii="Times New Roman" w:hAnsi="Times New Roman" w:cs="Times New Roman"/>
              </w:rPr>
            </w:pPr>
          </w:p>
          <w:p w14:paraId="543BA1F7" w14:textId="77777777" w:rsidR="00B160DB" w:rsidRPr="00E713E1" w:rsidRDefault="00B160DB" w:rsidP="00E713E1">
            <w:pPr>
              <w:pStyle w:val="ListParagraph"/>
              <w:ind w:left="205"/>
              <w:jc w:val="both"/>
              <w:rPr>
                <w:rFonts w:ascii="Times New Roman" w:hAnsi="Times New Roman" w:cs="Times New Roman"/>
              </w:rPr>
            </w:pPr>
            <w:r w:rsidRPr="00E713E1">
              <w:rPr>
                <w:rFonts w:ascii="Times New Roman" w:eastAsia="DengXian" w:hAnsi="Times New Roman" w:cs="Times New Roman"/>
                <w:lang w:bidi="hi-IN"/>
              </w:rPr>
              <w:fldChar w:fldCharType="begin" w:fldLock="1"/>
            </w:r>
            <w:r w:rsidRPr="00E713E1">
              <w:rPr>
                <w:rFonts w:ascii="Times New Roman" w:eastAsia="DengXian" w:hAnsi="Times New Roman" w:cs="Times New Roman"/>
                <w:lang w:bidi="hi-IN"/>
              </w:rPr>
      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      </w:r>
            <w:r w:rsidRPr="00E713E1">
              <w:rPr>
                <w:rFonts w:ascii="Times New Roman" w:eastAsia="DengXian" w:hAnsi="Times New Roman" w:cs="Times New Roman"/>
                <w:lang w:bidi="hi-IN"/>
              </w:rPr>
              <w:fldChar w:fldCharType="separate"/>
            </w:r>
            <w:r w:rsidRPr="00E713E1">
              <w:rPr>
                <w:rFonts w:ascii="Times New Roman" w:eastAsia="DengXian" w:hAnsi="Times New Roman" w:cs="Times New Roman"/>
                <w:noProof/>
                <w:lang w:bidi="hi-IN"/>
              </w:rPr>
              <w:t>(Massie, 2018)</w:t>
            </w:r>
            <w:r w:rsidRPr="00E713E1">
              <w:rPr>
                <w:rFonts w:ascii="Times New Roman" w:eastAsia="DengXian" w:hAnsi="Times New Roman" w:cs="Times New Roman"/>
                <w:lang w:bidi="hi-IN"/>
              </w:rPr>
              <w:fldChar w:fldCharType="end"/>
            </w:r>
            <w:r w:rsidRPr="00E713E1">
              <w:rPr>
                <w:rFonts w:ascii="Times New Roman" w:eastAsia="DengXian" w:hAnsi="Times New Roman" w:cs="Times New Roman"/>
                <w:lang w:bidi="hi-IN"/>
              </w:rPr>
              <w:t xml:space="preserve"> </w:t>
            </w:r>
          </w:p>
        </w:tc>
        <w:tc>
          <w:tcPr>
            <w:tcW w:w="2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1715A" w14:textId="77777777" w:rsidR="00B160DB" w:rsidRPr="00942FC6" w:rsidRDefault="00B160DB" w:rsidP="0050064C">
            <w:pPr>
              <w:ind w:right="-7"/>
              <w:contextualSpacing/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>1. Ber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>kaitkan pada pekerjaan seseorang seperti kondisi kerja, tata kerja letak fisik</w:t>
            </w:r>
            <w:r w:rsidRPr="00942FC6">
              <w:rPr>
                <w:rFonts w:ascii="Times New Roman" w:hAnsi="Times New Roman" w:cs="Times New Roman"/>
              </w:rPr>
              <w:t>.</w:t>
            </w:r>
          </w:p>
          <w:p w14:paraId="2E263D66" w14:textId="77777777" w:rsidR="00B160DB" w:rsidRPr="00942FC6" w:rsidRDefault="00B160DB" w:rsidP="0050064C">
            <w:pPr>
              <w:ind w:right="-7"/>
              <w:contextualSpacing/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>2. Ber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kaitkan dengan tekanan yang diberikan pada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 sebagai suatu fungsi dari peran tertentu yang dimainkan dalam suatu organisasi</w:t>
            </w:r>
            <w:r w:rsidRPr="00942FC6">
              <w:rPr>
                <w:rFonts w:ascii="Times New Roman" w:hAnsi="Times New Roman" w:cs="Times New Roman"/>
              </w:rPr>
              <w:t>.</w:t>
            </w:r>
          </w:p>
          <w:p w14:paraId="0C0E3246" w14:textId="77777777" w:rsidR="00B160DB" w:rsidRPr="00942FC6" w:rsidRDefault="00B160DB" w:rsidP="0050064C">
            <w:pPr>
              <w:ind w:right="-7"/>
              <w:contextualSpacing/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>3. T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ekanan yang diciptakan oleh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 yang lain</w:t>
            </w:r>
            <w:r w:rsidRPr="00942FC6">
              <w:rPr>
                <w:rFonts w:ascii="Times New Roman" w:hAnsi="Times New Roman" w:cs="Times New Roman"/>
              </w:rPr>
              <w:t>.</w:t>
            </w:r>
          </w:p>
          <w:p w14:paraId="17AB4E18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  <w:lang w:val="zh-CN" w:eastAsia="zh-CN"/>
              </w:rPr>
            </w:pPr>
            <w:r w:rsidRPr="00942FC6">
              <w:rPr>
                <w:rFonts w:ascii="Times New Roman" w:hAnsi="Times New Roman" w:cs="Times New Roman"/>
              </w:rPr>
              <w:t xml:space="preserve">4. </w:t>
            </w:r>
            <w:proofErr w:type="spellStart"/>
            <w:r w:rsidRPr="00942FC6">
              <w:rPr>
                <w:rFonts w:ascii="Times New Roman" w:hAnsi="Times New Roman" w:cs="Times New Roman"/>
                <w:lang w:eastAsia="zh-CN"/>
              </w:rPr>
              <w:t>Berkaitan</w:t>
            </w:r>
            <w:proofErr w:type="spellEnd"/>
            <w:r w:rsidRPr="00942FC6">
              <w:rPr>
                <w:rFonts w:ascii="Times New Roman" w:hAnsi="Times New Roman" w:cs="Times New Roman"/>
                <w:lang w:eastAsia="zh-C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  <w:lang w:eastAsia="zh-CN"/>
              </w:rPr>
              <w:t>dengan</w:t>
            </w:r>
            <w:proofErr w:type="spellEnd"/>
            <w:r w:rsidRPr="00942FC6">
              <w:rPr>
                <w:rFonts w:ascii="Times New Roman" w:hAnsi="Times New Roman" w:cs="Times New Roman"/>
                <w:lang w:eastAsia="zh-CN"/>
              </w:rPr>
              <w:t xml:space="preserve">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>gambaran instansi yang diwarnai</w:t>
            </w:r>
            <w:r w:rsidRPr="00942FC6">
              <w:rPr>
                <w:rFonts w:ascii="Times New Roman" w:hAnsi="Times New Roman" w:cs="Times New Roman"/>
                <w:lang w:eastAsia="zh-CN"/>
              </w:rPr>
              <w:t xml:space="preserve">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>dengan</w:t>
            </w:r>
            <w:r w:rsidRPr="00942FC6">
              <w:rPr>
                <w:rFonts w:ascii="Times New Roman" w:hAnsi="Times New Roman" w:cs="Times New Roman"/>
                <w:lang w:eastAsia="zh-CN"/>
              </w:rPr>
              <w:t xml:space="preserve">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struktur organisasi seperti mengenai jabatan, peran, wewenang dan tanggung jawab. </w:t>
            </w:r>
          </w:p>
          <w:p w14:paraId="21DFBE12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  <w:lang w:val="zh-CN" w:eastAsia="zh-CN"/>
              </w:rPr>
            </w:pPr>
            <w:r w:rsidRPr="00942FC6">
              <w:rPr>
                <w:rFonts w:ascii="Times New Roman" w:hAnsi="Times New Roman" w:cs="Times New Roman"/>
                <w:lang w:eastAsia="zh-CN"/>
              </w:rPr>
              <w:t xml:space="preserve">5.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Gaya manajemen pada organisasi. </w:t>
            </w:r>
          </w:p>
        </w:tc>
      </w:tr>
      <w:tr w:rsidR="00B160DB" w:rsidRPr="00942FC6" w14:paraId="393B8A6A" w14:textId="77777777" w:rsidTr="0050064C"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C9AF75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Profesionalisme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(X2)</w:t>
            </w:r>
          </w:p>
        </w:tc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5D0202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t>profesionalisme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rupa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buah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ahli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milik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orang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hAnsi="Times New Roman" w:cs="Times New Roman"/>
              </w:rPr>
              <w:t>/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gaw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beradapta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ncocok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mamp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giat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a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jalan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tuju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lastRenderedPageBreak/>
              <w:t>untuk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ncapai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meningkatk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hasil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roduktiv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secara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efektif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hAnsi="Times New Roman" w:cs="Times New Roman"/>
              </w:rPr>
              <w:t>efesien</w:t>
            </w:r>
            <w:proofErr w:type="spellEnd"/>
            <w:r w:rsidRPr="00942FC6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22CCC8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lastRenderedPageBreak/>
              <w:t>1. Pendidikan Formal</w:t>
            </w:r>
          </w:p>
          <w:p w14:paraId="19170E7E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2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latihan</w:t>
            </w:r>
            <w:proofErr w:type="spellEnd"/>
          </w:p>
          <w:p w14:paraId="2493B8BD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3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ngalam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rja</w:t>
            </w:r>
            <w:proofErr w:type="spellEnd"/>
          </w:p>
          <w:p w14:paraId="5222F0A4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</w:p>
          <w:p w14:paraId="2176B672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begin" w:fldLock="1"/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separate"/>
            </w:r>
            <w:r w:rsidRPr="00942FC6">
              <w:rPr>
                <w:rFonts w:ascii="Times New Roman" w:eastAsia="DengXian" w:hAnsi="Times New Roman" w:cs="Times New Roman"/>
                <w:noProof/>
                <w:lang w:bidi="hi-IN"/>
              </w:rPr>
              <w:t>(Hermawan, 2018)</w: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end"/>
            </w:r>
          </w:p>
        </w:tc>
        <w:tc>
          <w:tcPr>
            <w:tcW w:w="2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41F859" w14:textId="77777777" w:rsidR="00B160DB" w:rsidRPr="00942FC6" w:rsidRDefault="00B160DB" w:rsidP="0050064C">
            <w:pPr>
              <w:jc w:val="both"/>
              <w:rPr>
                <w:rFonts w:ascii="Times New Roman" w:eastAsia="DengXian" w:hAnsi="Times New Roman" w:cs="Times New Roman"/>
                <w:lang w:val="zh-CN" w:eastAsia="zh-CN"/>
              </w:rPr>
            </w:pPr>
            <w:r w:rsidRPr="00942FC6">
              <w:rPr>
                <w:rFonts w:ascii="Times New Roman" w:hAnsi="Times New Roman" w:cs="Times New Roman"/>
              </w:rPr>
              <w:t xml:space="preserve">1. Pendidikan yang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itempuh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proses persiapan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untuk memikul tanggungjawab didalam organisasi.</w:t>
            </w:r>
          </w:p>
          <w:p w14:paraId="17E14C5F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  <w:lang w:val="zh-CN" w:eastAsia="zh-CN"/>
              </w:rPr>
              <w:t xml:space="preserve">2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Rangkai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aktivitas yang diprogram untuk meningkatkan keahlian-keahlian</w:t>
            </w:r>
            <w:r w:rsidRPr="00942FC6">
              <w:rPr>
                <w:rFonts w:ascii="Times New Roman" w:eastAsia="DengXian" w:hAnsi="Times New Roman" w:cs="Times New Roman"/>
              </w:rPr>
              <w:t xml:space="preserve"> dan 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>pengalaman</w:t>
            </w:r>
            <w:r w:rsidRPr="00942FC6">
              <w:rPr>
                <w:rFonts w:ascii="Times New Roman" w:eastAsia="DengXian" w:hAnsi="Times New Roman" w:cs="Times New Roman"/>
              </w:rPr>
              <w:t>.</w:t>
            </w:r>
            <w:r w:rsidRPr="00942FC6">
              <w:rPr>
                <w:rFonts w:ascii="Times New Roman" w:eastAsia="DengXian" w:hAnsi="Times New Roman" w:cs="Times New Roman"/>
                <w:lang w:val="zh-CN"/>
              </w:rPr>
              <w:t xml:space="preserve"> 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br/>
            </w:r>
            <w:r w:rsidRPr="00942FC6">
              <w:rPr>
                <w:rFonts w:ascii="Times New Roman" w:eastAsia="DengXian" w:hAnsi="Times New Roman" w:cs="Times New Roman"/>
                <w:lang w:eastAsia="zh-CN"/>
              </w:rPr>
              <w:t>3.</w:t>
            </w:r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Rangkai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aktivitas yang diprogram untuk meningkatkan 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lastRenderedPageBreak/>
              <w:t>pengetahuan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br/>
            </w:r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4.Rangkaian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aktivitas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 yang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diprogram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untuk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meningkatk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sikap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  <w:lang w:eastAsia="zh-CN"/>
              </w:rPr>
              <w:t>karyaw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eastAsia="zh-CN"/>
              </w:rPr>
              <w:br/>
            </w:r>
            <w:r w:rsidRPr="00942FC6">
              <w:rPr>
                <w:rFonts w:ascii="Times New Roman" w:hAnsi="Times New Roman" w:cs="Times New Roman"/>
                <w:lang w:eastAsia="zh-CN"/>
              </w:rPr>
              <w:t xml:space="preserve">5.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>P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engalaman kerja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erupa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lamanya waktu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aryaw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be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>kerja</w:t>
            </w:r>
          </w:p>
        </w:tc>
      </w:tr>
      <w:tr w:rsidR="00B160DB" w:rsidRPr="00942FC6" w14:paraId="3C06DD8C" w14:textId="77777777" w:rsidTr="0050064C">
        <w:tc>
          <w:tcPr>
            <w:tcW w:w="17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39DD4C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942FC6">
              <w:rPr>
                <w:rFonts w:ascii="Times New Roman" w:hAnsi="Times New Roman" w:cs="Times New Roman"/>
              </w:rPr>
              <w:lastRenderedPageBreak/>
              <w:t>Kualitas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hAnsi="Times New Roman" w:cs="Times New Roman"/>
              </w:rPr>
              <w:t>Kepemimpin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(X3)</w:t>
            </w:r>
          </w:p>
        </w:tc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EB8FD1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  <w:lang w:eastAsia="zh-CN"/>
              </w:rPr>
            </w:pPr>
            <w:proofErr w:type="spellStart"/>
            <w:r w:rsidRPr="00942FC6">
              <w:rPr>
                <w:rFonts w:ascii="Times New Roman" w:eastAsia="DengXian" w:hAnsi="Times New Roman" w:cs="Times New Roman"/>
              </w:rPr>
              <w:t>kualitas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pemimpinan</w:t>
            </w:r>
            <w:proofErr w:type="spellEnd"/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merupakan sebuah keahlian yang dimiliki oleh seor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mimpi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r w:rsidRPr="00942FC6">
              <w:rPr>
                <w:rFonts w:ascii="Times New Roman" w:hAnsi="Times New Roman" w:cs="Times New Roman"/>
                <w:lang w:val="zh-CN" w:eastAsia="zh-CN"/>
              </w:rPr>
              <w:t>mempengaruhi tingkah laku seseorang atau kelompok</w:t>
            </w:r>
            <w:r w:rsidRPr="00942FC6">
              <w:rPr>
                <w:rFonts w:ascii="Times New Roman" w:eastAsia="DengXian" w:hAnsi="Times New Roman" w:cs="Times New Roman"/>
                <w:lang w:val="zh-CN" w:eastAsia="zh-C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atau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wah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dalam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menyelesaikan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dan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melaksanakan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tanggung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jawab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untuk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tercapainya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tujuan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 xml:space="preserve"> </w:t>
            </w:r>
            <w:proofErr w:type="spellStart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perusahaan</w:t>
            </w:r>
            <w:proofErr w:type="spellEnd"/>
            <w:r w:rsidRPr="00942FC6">
              <w:rPr>
                <w:rFonts w:ascii="Times New Roman" w:eastAsia="Arial" w:hAnsi="Times New Roman" w:cs="Times New Roman"/>
                <w:shd w:val="clear" w:color="auto" w:fill="FFFFFF"/>
                <w:lang w:eastAsia="zh-CN" w:bidi="ar"/>
              </w:rPr>
              <w:t>.</w:t>
            </w:r>
          </w:p>
        </w:tc>
        <w:tc>
          <w:tcPr>
            <w:tcW w:w="2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90B48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>1. Interpersonal</w:t>
            </w:r>
          </w:p>
          <w:p w14:paraId="7A32B87F" w14:textId="77777777" w:rsidR="00B160DB" w:rsidRPr="00942FC6" w:rsidRDefault="00B160DB" w:rsidP="0050064C">
            <w:pPr>
              <w:jc w:val="both"/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2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Informasional</w:t>
            </w:r>
            <w:proofErr w:type="spellEnd"/>
          </w:p>
          <w:p w14:paraId="06DCDD59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3. </w:t>
            </w:r>
            <w:proofErr w:type="spellStart"/>
            <w:r w:rsidRPr="00942FC6">
              <w:rPr>
                <w:rFonts w:ascii="Times New Roman" w:hAnsi="Times New Roman" w:cs="Times New Roman"/>
              </w:rPr>
              <w:t>Pengambilan</w:t>
            </w:r>
            <w:proofErr w:type="spellEnd"/>
            <w:r w:rsidRPr="00942FC6">
              <w:rPr>
                <w:rFonts w:ascii="Times New Roman" w:hAnsi="Times New Roman" w:cs="Times New Roman"/>
              </w:rPr>
              <w:t xml:space="preserve"> Keputusan</w:t>
            </w:r>
          </w:p>
          <w:p w14:paraId="62244086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</w:p>
          <w:p w14:paraId="23CC406E" w14:textId="77777777" w:rsidR="00B160DB" w:rsidRPr="00942FC6" w:rsidRDefault="00B160DB" w:rsidP="0050064C">
            <w:pPr>
              <w:rPr>
                <w:rFonts w:ascii="Times New Rom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begin" w:fldLock="1"/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separate"/>
            </w:r>
            <w:r w:rsidRPr="00942FC6">
              <w:rPr>
                <w:rFonts w:ascii="Times New Roman" w:eastAsia="DengXian" w:hAnsi="Times New Roman" w:cs="Times New Roman"/>
                <w:noProof/>
                <w:lang w:bidi="hi-IN"/>
              </w:rPr>
              <w:t>(Bahri, 2020)</w:t>
            </w:r>
            <w:r w:rsidRPr="00942FC6">
              <w:rPr>
                <w:rFonts w:ascii="Times New Roman" w:eastAsia="DengXian" w:hAnsi="Times New Roman" w:cs="Times New Roman"/>
                <w:lang w:bidi="hi-IN"/>
              </w:rPr>
              <w:fldChar w:fldCharType="end"/>
            </w:r>
          </w:p>
        </w:tc>
        <w:tc>
          <w:tcPr>
            <w:tcW w:w="2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D07714" w14:textId="77777777" w:rsidR="00B160DB" w:rsidRPr="00942FC6" w:rsidRDefault="00B160DB" w:rsidP="0050064C">
            <w:pPr>
              <w:jc w:val="both"/>
              <w:rPr>
                <w:rFonts w:ascii="Times New Roman" w:eastAsia="DengXian" w:hAnsi="Times New Roman" w:cs="Times New Roman"/>
              </w:rPr>
            </w:pPr>
            <w:r w:rsidRPr="00942FC6">
              <w:rPr>
                <w:rFonts w:ascii="Times New Roman" w:hAnsi="Times New Roman" w:cs="Times New Roman"/>
              </w:rPr>
              <w:t xml:space="preserve">1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gaiman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maksimal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hubu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am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wah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rangk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aling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tukar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inform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br/>
              <w:t xml:space="preserve">2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gaiman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maksimal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hubu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am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wah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rangk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njad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mediator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ataupu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untuk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gawa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erkepenti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di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rusaha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eng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arakteristik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imilikiny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>.</w:t>
            </w:r>
          </w:p>
          <w:p w14:paraId="7175202A" w14:textId="77777777" w:rsidR="00B160DB" w:rsidRPr="00942FC6" w:rsidRDefault="00B160DB" w:rsidP="0050064C">
            <w:pPr>
              <w:jc w:val="both"/>
              <w:rPr>
                <w:rFonts w:ascii="Times New Roman" w:eastAsia="DengXi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</w:rPr>
              <w:t xml:space="preserve">3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gaiman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eorang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mimpi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nyebar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inform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terhadap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wah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terkait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atu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rj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njad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juru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icar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di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organis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>/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rusaha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>.</w:t>
            </w:r>
          </w:p>
          <w:p w14:paraId="355FECA9" w14:textId="77777777" w:rsidR="00B160DB" w:rsidRPr="00942FC6" w:rsidRDefault="00B160DB" w:rsidP="0050064C">
            <w:pPr>
              <w:jc w:val="both"/>
              <w:rPr>
                <w:rFonts w:ascii="Times New Roman" w:eastAsia="DengXian" w:hAnsi="Times New Roman" w:cs="Times New Roman"/>
              </w:rPr>
            </w:pPr>
            <w:r w:rsidRPr="00942FC6">
              <w:rPr>
                <w:rFonts w:ascii="Times New Roman" w:eastAsia="DengXian" w:hAnsi="Times New Roman" w:cs="Times New Roman"/>
              </w:rPr>
              <w:t xml:space="preserve">4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gaiman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eorang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mimpi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a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erusah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mperbaik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ngembang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organis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>/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rusaha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yang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ipimpinny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epert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ncipta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ide dan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inov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ru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dan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mbuat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putus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dalam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erbaga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itu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>.</w:t>
            </w:r>
            <w:r w:rsidRPr="00942FC6">
              <w:rPr>
                <w:rFonts w:ascii="Times New Roman" w:eastAsia="DengXian" w:hAnsi="Times New Roman" w:cs="Times New Roman"/>
              </w:rPr>
              <w:br/>
              <w:t xml:space="preserve">5.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gaiman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eorang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pemimpi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memberikan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sebuah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informasi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kepada</w:t>
            </w:r>
            <w:proofErr w:type="spellEnd"/>
            <w:r w:rsidRPr="00942FC6"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 w:rsidRPr="00942FC6">
              <w:rPr>
                <w:rFonts w:ascii="Times New Roman" w:eastAsia="DengXian" w:hAnsi="Times New Roman" w:cs="Times New Roman"/>
              </w:rPr>
              <w:t>bawahannya</w:t>
            </w:r>
            <w:proofErr w:type="spellEnd"/>
          </w:p>
        </w:tc>
      </w:tr>
    </w:tbl>
    <w:p w14:paraId="6E6E08A4" w14:textId="77777777" w:rsidR="00B160DB" w:rsidRPr="00942FC6" w:rsidRDefault="00B160DB" w:rsidP="00B160DB">
      <w:pPr>
        <w:pStyle w:val="ListParagraph"/>
        <w:tabs>
          <w:tab w:val="left" w:pos="1276"/>
        </w:tabs>
        <w:spacing w:line="240" w:lineRule="auto"/>
        <w:ind w:left="993"/>
        <w:jc w:val="center"/>
        <w:rPr>
          <w:rFonts w:ascii="Times New Roman" w:hAnsi="Times New Roman" w:cs="Times New Roman"/>
        </w:rPr>
      </w:pPr>
    </w:p>
    <w:p w14:paraId="0E4E720B" w14:textId="09C77DC3" w:rsidR="00B160DB" w:rsidRDefault="00B160DB" w:rsidP="00B160DB">
      <w:p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530511F" w14:textId="77777777" w:rsidR="00097CF4" w:rsidRPr="004B6985" w:rsidRDefault="00097CF4" w:rsidP="00B160DB">
      <w:p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279CA36" w14:textId="77777777" w:rsidR="00B160DB" w:rsidRDefault="00B160DB" w:rsidP="00CC08FD">
      <w:pPr>
        <w:pStyle w:val="ListParagraph"/>
        <w:numPr>
          <w:ilvl w:val="0"/>
          <w:numId w:val="42"/>
        </w:num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nstrumen</w:t>
      </w:r>
      <w:proofErr w:type="spellEnd"/>
    </w:p>
    <w:p w14:paraId="454F7EFD" w14:textId="77777777" w:rsidR="00B160DB" w:rsidRDefault="00B160DB" w:rsidP="00CC08F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A660B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Validitas</w:t>
      </w:r>
      <w:proofErr w:type="spellEnd"/>
    </w:p>
    <w:p w14:paraId="15C7960A" w14:textId="77777777" w:rsidR="00B160DB" w:rsidRDefault="00B160DB" w:rsidP="00B160DB">
      <w:pPr>
        <w:tabs>
          <w:tab w:val="left" w:pos="851"/>
          <w:tab w:val="left" w:pos="1701"/>
        </w:tabs>
        <w:spacing w:after="0"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ab/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valid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uat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uatu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katak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valid</w:t>
      </w:r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tanya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pada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ngkapk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suatu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kan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ukur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oleh</w:t>
      </w:r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sebut</w:t>
      </w:r>
      <w:proofErr w:type="spellEnd"/>
      <w:r>
        <w:rPr>
          <w:rFonts w:ascii="Times New Roman" w:hAnsi="Times New Roman" w:cs="Times New Roman"/>
          <w:spacing w:val="-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5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24D3C737" w14:textId="77777777" w:rsidR="00B160DB" w:rsidRPr="008627E2" w:rsidRDefault="00B160DB" w:rsidP="00B160DB">
      <w:pPr>
        <w:tabs>
          <w:tab w:val="left" w:pos="851"/>
          <w:tab w:val="left" w:pos="1701"/>
        </w:tabs>
        <w:spacing w:after="0" w:line="480" w:lineRule="auto"/>
        <w:ind w:left="1134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a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laku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rel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ko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uti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tanyaan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total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ko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nstr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r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r table. Jika r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tung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r table</w:t>
      </w:r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uti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tanya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ikato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sebu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nyat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valid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n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alik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,</w:t>
      </w:r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r</w:t>
      </w:r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tung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lebih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cil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table</w:t>
      </w:r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utir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tanya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ikator</w:t>
      </w:r>
      <w:proofErr w:type="spellEnd"/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nyatakan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valid.</w:t>
      </w:r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liditas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kan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antuan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gam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SPSS (</w:t>
      </w:r>
      <w:proofErr w:type="spellStart"/>
      <w:r w:rsidRPr="008B1EE1">
        <w:rPr>
          <w:rFonts w:ascii="Times New Roman" w:hAnsi="Times New Roman" w:cs="Times New Roman"/>
          <w:sz w:val="24"/>
          <w:szCs w:val="24"/>
          <w:lang w:bidi="hi-IN"/>
        </w:rPr>
        <w:t>Staustical</w:t>
      </w:r>
      <w:proofErr w:type="spellEnd"/>
      <w:r w:rsidRPr="008B1EE1"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 w:rsidRPr="008B1EE1">
        <w:rPr>
          <w:rFonts w:ascii="Times New Roman" w:hAnsi="Times New Roman" w:cs="Times New Roman"/>
          <w:sz w:val="24"/>
          <w:szCs w:val="24"/>
          <w:lang w:bidi="hi-IN"/>
        </w:rPr>
        <w:t>Progam</w:t>
      </w:r>
      <w:proofErr w:type="spellEnd"/>
      <w:r w:rsidRPr="008B1EE1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gramStart"/>
      <w:r w:rsidRPr="008B1EE1">
        <w:rPr>
          <w:rFonts w:ascii="Times New Roman" w:hAnsi="Times New Roman" w:cs="Times New Roman"/>
          <w:sz w:val="24"/>
          <w:szCs w:val="24"/>
          <w:lang w:bidi="hi-IN"/>
        </w:rPr>
        <w:t>For</w:t>
      </w:r>
      <w:proofErr w:type="gramEnd"/>
      <w:r w:rsidRPr="008B1EE1">
        <w:rPr>
          <w:rFonts w:ascii="Times New Roman" w:hAnsi="Times New Roman" w:cs="Times New Roman"/>
          <w:sz w:val="24"/>
          <w:szCs w:val="24"/>
          <w:lang w:bidi="hi-IN"/>
        </w:rPr>
        <w:t xml:space="preserve"> Science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21.</w:t>
      </w:r>
    </w:p>
    <w:p w14:paraId="6B8E4AB1" w14:textId="77777777" w:rsidR="00B160DB" w:rsidRPr="00EA660B" w:rsidRDefault="00B160DB" w:rsidP="00B160DB">
      <w:pPr>
        <w:pStyle w:val="ListParagraph"/>
        <w:spacing w:after="0" w:line="480" w:lineRule="auto"/>
        <w:ind w:left="1077" w:firstLine="624"/>
        <w:jc w:val="both"/>
        <w:rPr>
          <w:rFonts w:ascii="Times New Roman" w:hAnsi="Times New Roman" w:cs="Times New Roman"/>
          <w:sz w:val="24"/>
          <w:szCs w:val="24"/>
        </w:rPr>
      </w:pPr>
      <w:r w:rsidRPr="00EA660B">
        <w:rPr>
          <w:rFonts w:ascii="Times New Roman" w:hAnsi="Times New Roman" w:cs="Times New Roman"/>
          <w:sz w:val="24"/>
          <w:szCs w:val="24"/>
        </w:rPr>
        <w:t>Dari</w:t>
      </w:r>
      <w:r w:rsidRPr="00EA660B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A660B">
        <w:rPr>
          <w:rFonts w:ascii="Times New Roman" w:hAnsi="Times New Roman" w:cs="Times New Roman"/>
          <w:sz w:val="24"/>
          <w:szCs w:val="24"/>
        </w:rPr>
        <w:t>uji</w:t>
      </w:r>
      <w:r w:rsidRPr="00EA660B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proofErr w:type="spellStart"/>
      <w:r w:rsidRPr="00EA660B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EA660B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A660B">
        <w:rPr>
          <w:rFonts w:ascii="Times New Roman" w:hAnsi="Times New Roman" w:cs="Times New Roman"/>
          <w:sz w:val="24"/>
          <w:szCs w:val="24"/>
        </w:rPr>
        <w:t>:</w:t>
      </w:r>
    </w:p>
    <w:p w14:paraId="4CD44D9A" w14:textId="77777777" w:rsidR="00B160DB" w:rsidRDefault="00B160DB" w:rsidP="00B160DB">
      <w:pPr>
        <w:pStyle w:val="ListParagraph"/>
        <w:spacing w:after="0" w:line="240" w:lineRule="auto"/>
        <w:ind w:left="1985"/>
        <w:contextualSpacing w:val="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II.2</w:t>
      </w:r>
    </w:p>
    <w:p w14:paraId="07B1FCF8" w14:textId="77777777" w:rsidR="00B160DB" w:rsidRPr="00814E94" w:rsidRDefault="00B160DB" w:rsidP="00B160DB">
      <w:pPr>
        <w:pStyle w:val="ListParagraph"/>
        <w:spacing w:after="0" w:line="240" w:lineRule="auto"/>
        <w:ind w:left="1985"/>
        <w:contextualSpacing w:val="0"/>
        <w:jc w:val="center"/>
        <w:rPr>
          <w:rFonts w:ascii="Times New Roman" w:hAnsi="Times New Roman" w:cs="Times New Roman"/>
          <w:sz w:val="24"/>
          <w:szCs w:val="24"/>
        </w:rPr>
      </w:pPr>
      <w:r w:rsidRPr="00814E94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814E94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814E94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7149" w:type="dxa"/>
        <w:tblInd w:w="11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16"/>
        <w:gridCol w:w="1182"/>
        <w:gridCol w:w="811"/>
        <w:gridCol w:w="911"/>
        <w:gridCol w:w="1329"/>
      </w:tblGrid>
      <w:tr w:rsidR="00B160DB" w14:paraId="5A23EF77" w14:textId="77777777" w:rsidTr="0050064C">
        <w:tc>
          <w:tcPr>
            <w:tcW w:w="2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42586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/>
                <w:bCs/>
              </w:rPr>
              <w:t>Variabel</w:t>
            </w:r>
            <w:proofErr w:type="spellEnd"/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46955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/>
                <w:bCs/>
              </w:rPr>
              <w:t>Kuesioner</w:t>
            </w:r>
            <w:proofErr w:type="spellEnd"/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DB818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vertAlign w:val="subscript"/>
              </w:rPr>
            </w:pPr>
            <w:proofErr w:type="spellStart"/>
            <w:r w:rsidRPr="008D31C9">
              <w:rPr>
                <w:rFonts w:ascii="Times New Roman" w:hAnsi="Times New Roman" w:cs="Times New Roman"/>
                <w:b/>
                <w:bCs/>
              </w:rPr>
              <w:t>r</w:t>
            </w:r>
            <w:r w:rsidRPr="008D31C9">
              <w:rPr>
                <w:rFonts w:ascii="Times New Roman" w:hAnsi="Times New Roman" w:cs="Times New Roman"/>
                <w:b/>
                <w:bCs/>
                <w:vertAlign w:val="subscript"/>
              </w:rPr>
              <w:t>hitung</w:t>
            </w:r>
            <w:proofErr w:type="spellEnd"/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059D0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vertAlign w:val="subscript"/>
              </w:rPr>
            </w:pPr>
            <w:proofErr w:type="spellStart"/>
            <w:r w:rsidRPr="008D31C9">
              <w:rPr>
                <w:rFonts w:ascii="Times New Roman" w:hAnsi="Times New Roman" w:cs="Times New Roman"/>
                <w:b/>
                <w:bCs/>
              </w:rPr>
              <w:t>r</w:t>
            </w:r>
            <w:r w:rsidRPr="008D31C9">
              <w:rPr>
                <w:rFonts w:ascii="Times New Roman" w:hAnsi="Times New Roman" w:cs="Times New Roman"/>
                <w:b/>
                <w:bCs/>
                <w:vertAlign w:val="subscript"/>
              </w:rPr>
              <w:t>tabel</w:t>
            </w:r>
            <w:proofErr w:type="spellEnd"/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65957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/>
                <w:bCs/>
              </w:rPr>
              <w:t>Keterangan</w:t>
            </w:r>
            <w:proofErr w:type="spellEnd"/>
          </w:p>
        </w:tc>
      </w:tr>
      <w:tr w:rsidR="00B160DB" w14:paraId="1BC55CE0" w14:textId="77777777" w:rsidTr="0050064C">
        <w:tc>
          <w:tcPr>
            <w:tcW w:w="2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67E0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213D853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502BA0E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34C8EB0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1AEC4F7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76B17AB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11BDD3A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3A6DED1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262E288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53D5CFA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 xml:space="preserve">Kinerja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aryawan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Y)</w:t>
            </w: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8D441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A063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3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4C457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2B56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3F78BC7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88C2E8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AA2DB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A809C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7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8B609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05A77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623CA10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A2690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6630E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6F493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2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5986E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98E20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ECC81D5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0B7F0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15511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D4AA8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6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9E1E2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F8CC9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1A4FE4FD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9DBA31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FCE6A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5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289FD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39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89679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577C7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8245320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07104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C554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6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0992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6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30398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1B80A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B6AC53A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95CA25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8A6E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7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A81EB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9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AE7BA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CA13E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68C5DBD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1CE956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30429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8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78479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24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60564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AF8E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077BB46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F4D3A1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67BBA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9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5D7F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9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8A2B3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A7CD3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8CD0CD9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584A8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306F5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0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2D3DD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2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A95E8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9B7B1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C2B84CD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72BA3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EEAE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1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679E9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7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3B5FB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D4DCE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FA66A4F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92821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9683F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2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51E7D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8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36CFC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CF095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9A9CD0A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491D6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FA0E4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3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02781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33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C4AF3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1B92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7E8717F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BBC5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643C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4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C31D2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22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41742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11A4B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76D4C0F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56E264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7D43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5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5438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5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8C947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2988A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64A1D3FA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0BB4E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84A3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6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3748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5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8A050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EFE14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06C0E76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E1BB4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8981D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7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7BAF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30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DCCB6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75272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4576A388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3920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B68D4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8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56E27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33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3ACAD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85861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A17C468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6C7D8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19B90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19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DC38E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313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7FDD5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A5FB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67D896E9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D68F17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3C3FD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0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6B11A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45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91CE2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9E596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747B47A5" w14:textId="77777777" w:rsidTr="0050064C">
        <w:tc>
          <w:tcPr>
            <w:tcW w:w="2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22685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 xml:space="preserve">Stress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erja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1</w:t>
            </w:r>
            <w:r w:rsidRPr="008D31C9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08FF6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1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3B2F1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2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8A7E5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1E9D0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43720B0E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787BE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371E0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2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7876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06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61346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2375F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20A0405D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EEF02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C3C7D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3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D5573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7FE55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609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8D73C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416B5370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1EEF3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C8BED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4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4DFA6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3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8CE38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020AF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1C32FF5E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6CCD5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0EAB1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5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C78B4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1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379D9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A50EB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484EB672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B6E0C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39A55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6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8D27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1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002E8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5A31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6281E1C6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A0E61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6665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7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51264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6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35F8E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AE64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CB40481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BF65E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B5749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8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46694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8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41608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21A49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4E24BE6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1DA5E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33F8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29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57F98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23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0B8D4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3888B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3903315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86617C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56D55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0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428D9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9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3FD6A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1A2F2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E0A5A43" w14:textId="77777777" w:rsidTr="0050064C">
        <w:tc>
          <w:tcPr>
            <w:tcW w:w="2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045FC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</w:p>
          <w:p w14:paraId="18DC3E0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Profesionalisme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2</w:t>
            </w:r>
            <w:r w:rsidRPr="008D31C9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43498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1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67F35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58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EE444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BDB66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3ADE6F9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35B0ED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D1663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2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4B17F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64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E2F30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9282B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165A30CF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82AA5C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CE655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3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126CE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94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E7EF7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D9BDF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1EB2B6F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0F3AE3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52C71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4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ACB92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2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47504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DE8D9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F62E7BB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EE0DAE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8F833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5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A96E8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76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022EE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EF39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6E67B35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60B38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D4C7B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6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DB63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501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44C2A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ED97D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15964149" w14:textId="77777777" w:rsidTr="0050064C">
        <w:tc>
          <w:tcPr>
            <w:tcW w:w="2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1155E7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195AD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7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BF588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3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B40C2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424D2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3F264181" w14:textId="77777777" w:rsidTr="0050064C">
        <w:tc>
          <w:tcPr>
            <w:tcW w:w="292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05353E1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ulitas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epemimpinan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3)</w:t>
            </w: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C5A7B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8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C0148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632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E0ABA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26F8D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7AAF4128" w14:textId="77777777" w:rsidTr="0050064C">
        <w:tc>
          <w:tcPr>
            <w:tcW w:w="29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ABB812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C16BF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39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5701D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39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EEC0F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6E9DFA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C455265" w14:textId="77777777" w:rsidTr="0050064C">
        <w:tc>
          <w:tcPr>
            <w:tcW w:w="29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63845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D97564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0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9717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8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2D10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1AAC0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03527303" w14:textId="77777777" w:rsidTr="0050064C">
        <w:tc>
          <w:tcPr>
            <w:tcW w:w="29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76B0BA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66A6B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1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6777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8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F2314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584B6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1E9E9C22" w14:textId="77777777" w:rsidTr="0050064C">
        <w:tc>
          <w:tcPr>
            <w:tcW w:w="29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D12E87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D2E2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2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0172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12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D4F5F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ECEF2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77FC084B" w14:textId="77777777" w:rsidTr="0050064C">
        <w:tc>
          <w:tcPr>
            <w:tcW w:w="292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5D8816B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E9C12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3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A3185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1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94CB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301E0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  <w:tr w:rsidR="00B160DB" w14:paraId="5FFD20F8" w14:textId="77777777" w:rsidTr="0050064C">
        <w:tc>
          <w:tcPr>
            <w:tcW w:w="292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D70FB9" w14:textId="77777777" w:rsidR="00B160DB" w:rsidRPr="008D31C9" w:rsidRDefault="00B160DB" w:rsidP="0050064C">
            <w:pPr>
              <w:spacing w:after="0"/>
              <w:rPr>
                <w:rFonts w:ascii="Times New Roman" w:hAnsi="Times New Roman" w:cs="Times New Roman"/>
                <w:bCs/>
                <w:lang w:val="id-ID"/>
              </w:rPr>
            </w:pPr>
          </w:p>
        </w:tc>
        <w:tc>
          <w:tcPr>
            <w:tcW w:w="11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82E40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</w:rPr>
              <w:t>butir</w:t>
            </w:r>
            <w:proofErr w:type="spellEnd"/>
            <w:r w:rsidRPr="008D31C9">
              <w:rPr>
                <w:rFonts w:ascii="Times New Roman" w:hAnsi="Times New Roman" w:cs="Times New Roman"/>
              </w:rPr>
              <w:t xml:space="preserve"> 44</w:t>
            </w:r>
          </w:p>
        </w:tc>
        <w:tc>
          <w:tcPr>
            <w:tcW w:w="8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2C6C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94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F5DEF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216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037DC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D31C9">
              <w:rPr>
                <w:rFonts w:ascii="Times New Roman" w:hAnsi="Times New Roman" w:cs="Times New Roman"/>
              </w:rPr>
              <w:t>Valid</w:t>
            </w:r>
          </w:p>
        </w:tc>
      </w:tr>
    </w:tbl>
    <w:p w14:paraId="0CE6B698" w14:textId="77777777" w:rsidR="00B160DB" w:rsidRPr="008D31C9" w:rsidRDefault="00B160DB" w:rsidP="00B160DB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18"/>
          <w:szCs w:val="18"/>
        </w:rPr>
      </w:pPr>
      <w:proofErr w:type="spellStart"/>
      <w:r>
        <w:rPr>
          <w:rFonts w:ascii="Times New Roman" w:hAnsi="Times New Roman" w:cs="Times New Roman"/>
          <w:sz w:val="18"/>
          <w:szCs w:val="18"/>
        </w:rPr>
        <w:t>Sumber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: data primer </w:t>
      </w:r>
      <w:proofErr w:type="spellStart"/>
      <w:r>
        <w:rPr>
          <w:rFonts w:ascii="Times New Roman" w:hAnsi="Times New Roman" w:cs="Times New Roman"/>
          <w:sz w:val="18"/>
          <w:szCs w:val="18"/>
        </w:rPr>
        <w:t>diolah</w:t>
      </w:r>
      <w:proofErr w:type="spellEnd"/>
      <w:r>
        <w:rPr>
          <w:rFonts w:ascii="Times New Roman" w:hAnsi="Times New Roman" w:cs="Times New Roman"/>
          <w:sz w:val="18"/>
          <w:szCs w:val="18"/>
        </w:rPr>
        <w:t>, 2022</w:t>
      </w:r>
    </w:p>
    <w:p w14:paraId="09F7994C" w14:textId="77777777" w:rsidR="00B160DB" w:rsidRDefault="00B160DB" w:rsidP="00B160DB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</w:rPr>
      </w:pPr>
    </w:p>
    <w:p w14:paraId="7AC0B54C" w14:textId="77777777" w:rsidR="00B160DB" w:rsidRPr="00C11FA1" w:rsidRDefault="00B160DB" w:rsidP="00B160DB">
      <w:pPr>
        <w:pStyle w:val="ListParagraph"/>
        <w:tabs>
          <w:tab w:val="left" w:pos="1701"/>
        </w:tabs>
        <w:spacing w:line="240" w:lineRule="auto"/>
        <w:ind w:left="1985"/>
        <w:jc w:val="both"/>
        <w:rPr>
          <w:rFonts w:ascii="Times New Roman" w:hAnsi="Times New Roman" w:cs="Times New Roman"/>
          <w:b/>
        </w:rPr>
      </w:pPr>
    </w:p>
    <w:p w14:paraId="4DF829C2" w14:textId="77777777" w:rsidR="00B160DB" w:rsidRPr="00E21FC4" w:rsidRDefault="00B160DB" w:rsidP="00CC08F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R</w:t>
      </w:r>
      <w:r w:rsidRPr="00E21FC4">
        <w:rPr>
          <w:rFonts w:ascii="Times New Roman" w:hAnsi="Times New Roman" w:cs="Times New Roman"/>
          <w:b/>
          <w:sz w:val="24"/>
          <w:szCs w:val="24"/>
        </w:rPr>
        <w:t>e</w:t>
      </w:r>
      <w:r>
        <w:rPr>
          <w:rFonts w:ascii="Times New Roman" w:hAnsi="Times New Roman" w:cs="Times New Roman"/>
          <w:b/>
          <w:sz w:val="24"/>
          <w:szCs w:val="24"/>
        </w:rPr>
        <w:t>liabilitas</w:t>
      </w:r>
      <w:proofErr w:type="spellEnd"/>
    </w:p>
    <w:p w14:paraId="4466C8C6" w14:textId="77777777" w:rsidR="00B160DB" w:rsidRPr="00BD1AE2" w:rsidRDefault="00B160DB" w:rsidP="00B160DB">
      <w:pPr>
        <w:pStyle w:val="ListParagraph"/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rup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ikato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nstr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uat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esione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kat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anda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nsisten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tabi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. SP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fasi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ku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iabilitas</w:t>
      </w:r>
      <w:proofErr w:type="spellEnd"/>
      <w:r>
        <w:rPr>
          <w:rFonts w:ascii="Times New Roman" w:hAnsi="Times New Roman" w:cs="Times New Roman"/>
          <w:spacing w:val="5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50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5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tatistik</w:t>
      </w:r>
      <w:proofErr w:type="spellEnd"/>
      <w:r>
        <w:rPr>
          <w:rFonts w:ascii="Times New Roman" w:hAnsi="Times New Roman" w:cs="Times New Roman"/>
          <w:spacing w:val="5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Cronbach</w:t>
      </w:r>
      <w:r>
        <w:rPr>
          <w:rFonts w:ascii="Times New Roman" w:hAnsi="Times New Roman" w:cs="Times New Roman"/>
          <w:i/>
          <w:spacing w:val="50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Alpha</w:t>
      </w:r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4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uatu</w:t>
      </w:r>
      <w:proofErr w:type="spellEnd"/>
      <w:r>
        <w:rPr>
          <w:rFonts w:ascii="Times New Roman" w:hAnsi="Times New Roman" w:cs="Times New Roman"/>
          <w:spacing w:val="5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nstruk</w:t>
      </w:r>
      <w:proofErr w:type="spellEnd"/>
      <w:r>
        <w:rPr>
          <w:rFonts w:ascii="Times New Roman" w:hAnsi="Times New Roman" w:cs="Times New Roman"/>
          <w:spacing w:val="5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5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katakan</w:t>
      </w:r>
      <w:proofErr w:type="spellEnd"/>
      <w:r>
        <w:rPr>
          <w:rFonts w:ascii="Times New Roman" w:hAnsi="Times New Roman" w:cs="Times New Roman"/>
          <w:spacing w:val="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iabel</w:t>
      </w:r>
      <w:proofErr w:type="spellEnd"/>
      <w:r>
        <w:rPr>
          <w:rFonts w:ascii="Times New Roman" w:hAnsi="Times New Roman" w:cs="Times New Roman"/>
          <w:spacing w:val="5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pacing w:val="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berikan</w:t>
      </w:r>
      <w:proofErr w:type="spellEnd"/>
      <w:r>
        <w:rPr>
          <w:rFonts w:ascii="Times New Roman" w:hAnsi="Times New Roman" w:cs="Times New Roman"/>
          <w:spacing w:val="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Cronbach</w:t>
      </w:r>
      <w:r>
        <w:rPr>
          <w:rFonts w:ascii="Times New Roman" w:hAnsi="Times New Roman" w:cs="Times New Roman"/>
          <w:i/>
          <w:spacing w:val="5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Alphas</w:t>
      </w:r>
      <w:r>
        <w:rPr>
          <w:rFonts w:ascii="Times New Roman" w:hAnsi="Times New Roman" w:cs="Times New Roman"/>
          <w:i/>
          <w:spacing w:val="5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&gt;</w:t>
      </w:r>
      <w:r>
        <w:rPr>
          <w:rFonts w:ascii="Times New Roman" w:hAnsi="Times New Roman" w:cs="Times New Roman"/>
          <w:i/>
          <w:spacing w:val="5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.60</w:t>
      </w:r>
      <w:r>
        <w:rPr>
          <w:rFonts w:ascii="Times New Roman" w:hAnsi="Times New Roman" w:cs="Times New Roman"/>
          <w:spacing w:val="5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n</w:t>
      </w:r>
      <w:r>
        <w:rPr>
          <w:rFonts w:ascii="Times New Roman" w:hAnsi="Times New Roman" w:cs="Times New Roman"/>
          <w:spacing w:val="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Cronbach Alpha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lt;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.60</w:t>
      </w:r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Ghozali, 2018: 4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363130D7" w14:textId="77777777" w:rsidR="00B160DB" w:rsidRPr="004B6985" w:rsidRDefault="00B160DB" w:rsidP="00B160DB">
      <w:pPr>
        <w:pStyle w:val="ListParagraph"/>
        <w:spacing w:after="0" w:line="240" w:lineRule="auto"/>
        <w:ind w:left="1134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4B6985">
        <w:rPr>
          <w:rFonts w:ascii="Times New Roman" w:hAnsi="Times New Roman" w:cs="Times New Roman"/>
          <w:sz w:val="24"/>
          <w:szCs w:val="24"/>
        </w:rPr>
        <w:lastRenderedPageBreak/>
        <w:t>Tabel</w:t>
      </w:r>
      <w:proofErr w:type="spellEnd"/>
      <w:r w:rsidRPr="004B6985">
        <w:rPr>
          <w:rFonts w:ascii="Times New Roman" w:hAnsi="Times New Roman" w:cs="Times New Roman"/>
          <w:sz w:val="24"/>
          <w:szCs w:val="24"/>
        </w:rPr>
        <w:t xml:space="preserve"> III.3</w:t>
      </w:r>
    </w:p>
    <w:p w14:paraId="182B8AF0" w14:textId="77777777" w:rsidR="00B160DB" w:rsidRPr="004B6985" w:rsidRDefault="00B160DB" w:rsidP="00B160DB">
      <w:pPr>
        <w:pStyle w:val="Caption"/>
        <w:spacing w:after="0"/>
        <w:ind w:left="1134"/>
        <w:rPr>
          <w:b w:val="0"/>
        </w:rPr>
      </w:pPr>
      <w:r w:rsidRPr="004B6985">
        <w:rPr>
          <w:b w:val="0"/>
        </w:rPr>
        <w:t>Hasil Uji Reliabilitas</w:t>
      </w:r>
    </w:p>
    <w:tbl>
      <w:tblPr>
        <w:tblW w:w="6804" w:type="dxa"/>
        <w:tblInd w:w="11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1276"/>
        <w:gridCol w:w="1089"/>
        <w:gridCol w:w="1604"/>
      </w:tblGrid>
      <w:tr w:rsidR="00B160DB" w14:paraId="657C56D1" w14:textId="77777777" w:rsidTr="0050064C"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7DE31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Variabel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7CE0C3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position w:val="2"/>
              </w:rPr>
              <w:t>r</w:t>
            </w:r>
            <w:r w:rsidRPr="008D31C9">
              <w:rPr>
                <w:rFonts w:ascii="Times New Roman" w:hAnsi="Times New Roman" w:cs="Times New Roman"/>
                <w:vertAlign w:val="subscript"/>
              </w:rPr>
              <w:t>alpha</w:t>
            </w:r>
          </w:p>
        </w:tc>
        <w:tc>
          <w:tcPr>
            <w:tcW w:w="10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C76DA9" w14:textId="77777777" w:rsidR="00B160DB" w:rsidRPr="008D31C9" w:rsidRDefault="00B160DB" w:rsidP="0050064C">
            <w:pPr>
              <w:pStyle w:val="ListParagraph"/>
              <w:tabs>
                <w:tab w:val="left" w:pos="222"/>
              </w:tabs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ab/>
            </w:r>
            <w:r w:rsidRPr="008D31C9">
              <w:rPr>
                <w:rFonts w:ascii="Times New Roman" w:hAnsi="Times New Roman" w:cs="Times New Roman"/>
                <w:position w:val="2"/>
              </w:rPr>
              <w:t>r</w:t>
            </w:r>
            <w:proofErr w:type="spellStart"/>
            <w:r w:rsidRPr="008D31C9">
              <w:rPr>
                <w:rFonts w:ascii="Times New Roman" w:hAnsi="Times New Roman" w:cs="Times New Roman"/>
                <w:vertAlign w:val="subscript"/>
              </w:rPr>
              <w:t>tabel</w:t>
            </w:r>
            <w:proofErr w:type="spellEnd"/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C6B78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eterangan</w:t>
            </w:r>
            <w:proofErr w:type="spellEnd"/>
          </w:p>
        </w:tc>
      </w:tr>
      <w:tr w:rsidR="00B160DB" w14:paraId="189605D6" w14:textId="77777777" w:rsidTr="0050064C"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1B6B69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 xml:space="preserve">Kinerja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aryawan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Y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F4930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71</w:t>
            </w:r>
          </w:p>
        </w:tc>
        <w:tc>
          <w:tcPr>
            <w:tcW w:w="10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B9655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,60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7250E5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Reliabel</w:t>
            </w:r>
            <w:proofErr w:type="spellEnd"/>
          </w:p>
        </w:tc>
      </w:tr>
      <w:tr w:rsidR="00B160DB" w14:paraId="4F9CEBD6" w14:textId="77777777" w:rsidTr="0050064C"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6A8F66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 xml:space="preserve">Stress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erja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1</w:t>
            </w:r>
            <w:r w:rsidRPr="008D31C9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0C1FC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915</w:t>
            </w:r>
          </w:p>
        </w:tc>
        <w:tc>
          <w:tcPr>
            <w:tcW w:w="10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C32CC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,60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A5683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Reliabel</w:t>
            </w:r>
            <w:proofErr w:type="spellEnd"/>
          </w:p>
        </w:tc>
      </w:tr>
      <w:tr w:rsidR="00B160DB" w14:paraId="18A13EC3" w14:textId="77777777" w:rsidTr="0050064C"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105E5D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Profesionalisme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2</w:t>
            </w:r>
            <w:r w:rsidRPr="008D31C9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00E5A8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758</w:t>
            </w:r>
          </w:p>
        </w:tc>
        <w:tc>
          <w:tcPr>
            <w:tcW w:w="10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75000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,60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44CE0B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Reliabel</w:t>
            </w:r>
            <w:proofErr w:type="spellEnd"/>
          </w:p>
        </w:tc>
      </w:tr>
      <w:tr w:rsidR="00B160DB" w14:paraId="26737ED5" w14:textId="77777777" w:rsidTr="0050064C"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F16C3E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ualitas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</w:t>
            </w: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Kepemimpinan</w:t>
            </w:r>
            <w:proofErr w:type="spellEnd"/>
            <w:r w:rsidRPr="008D31C9">
              <w:rPr>
                <w:rFonts w:ascii="Times New Roman" w:hAnsi="Times New Roman" w:cs="Times New Roman"/>
                <w:bCs/>
              </w:rPr>
              <w:t xml:space="preserve"> (X</w:t>
            </w:r>
            <w:r w:rsidRPr="008D31C9">
              <w:rPr>
                <w:rFonts w:ascii="Times New Roman" w:hAnsi="Times New Roman" w:cs="Times New Roman"/>
                <w:bCs/>
                <w:vertAlign w:val="subscript"/>
              </w:rPr>
              <w:t>3</w:t>
            </w:r>
            <w:r w:rsidRPr="008D31C9">
              <w:rPr>
                <w:rFonts w:ascii="Times New Roman" w:hAnsi="Times New Roman" w:cs="Times New Roman"/>
                <w:bCs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D28992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 w:rsidRPr="008D31C9">
              <w:rPr>
                <w:rFonts w:ascii="Times New Roman" w:hAnsi="Times New Roman" w:cs="Times New Roman"/>
                <w:bCs/>
              </w:rPr>
              <w:t>0,849</w:t>
            </w:r>
          </w:p>
        </w:tc>
        <w:tc>
          <w:tcPr>
            <w:tcW w:w="10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F49A67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0,60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D43EA1" w14:textId="77777777" w:rsidR="00B160DB" w:rsidRPr="008D31C9" w:rsidRDefault="00B160DB" w:rsidP="0050064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8D31C9">
              <w:rPr>
                <w:rFonts w:ascii="Times New Roman" w:hAnsi="Times New Roman" w:cs="Times New Roman"/>
                <w:bCs/>
              </w:rPr>
              <w:t>Reliabel</w:t>
            </w:r>
            <w:proofErr w:type="spellEnd"/>
          </w:p>
        </w:tc>
      </w:tr>
    </w:tbl>
    <w:p w14:paraId="37D56AC6" w14:textId="77777777" w:rsidR="00B160DB" w:rsidRPr="008D31C9" w:rsidRDefault="00B160DB" w:rsidP="00B160DB">
      <w:pPr>
        <w:tabs>
          <w:tab w:val="left" w:pos="1134"/>
          <w:tab w:val="left" w:pos="1843"/>
          <w:tab w:val="left" w:pos="3261"/>
        </w:tabs>
        <w:spacing w:line="480" w:lineRule="auto"/>
        <w:ind w:left="1134"/>
        <w:jc w:val="both"/>
        <w:rPr>
          <w:rFonts w:ascii="Times New Roman" w:hAnsi="Times New Roman" w:cs="Times New Roman"/>
          <w:sz w:val="18"/>
          <w:szCs w:val="18"/>
        </w:rPr>
      </w:pPr>
      <w:proofErr w:type="spellStart"/>
      <w:r w:rsidRPr="008D31C9">
        <w:rPr>
          <w:rFonts w:ascii="Times New Roman" w:hAnsi="Times New Roman" w:cs="Times New Roman"/>
          <w:sz w:val="18"/>
          <w:szCs w:val="18"/>
        </w:rPr>
        <w:t>Sumber</w:t>
      </w:r>
      <w:proofErr w:type="spellEnd"/>
      <w:r w:rsidRPr="008D31C9">
        <w:rPr>
          <w:rFonts w:ascii="Times New Roman" w:hAnsi="Times New Roman" w:cs="Times New Roman"/>
          <w:sz w:val="18"/>
          <w:szCs w:val="18"/>
        </w:rPr>
        <w:t xml:space="preserve">: Data yang </w:t>
      </w:r>
      <w:proofErr w:type="spellStart"/>
      <w:r w:rsidRPr="008D31C9">
        <w:rPr>
          <w:rFonts w:ascii="Times New Roman" w:hAnsi="Times New Roman" w:cs="Times New Roman"/>
          <w:sz w:val="18"/>
          <w:szCs w:val="18"/>
        </w:rPr>
        <w:t>telah</w:t>
      </w:r>
      <w:proofErr w:type="spellEnd"/>
      <w:r w:rsidRPr="008D31C9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18"/>
          <w:szCs w:val="18"/>
        </w:rPr>
        <w:t>diolah</w:t>
      </w:r>
      <w:proofErr w:type="spellEnd"/>
      <w:r w:rsidRPr="008D31C9">
        <w:rPr>
          <w:rFonts w:ascii="Times New Roman" w:hAnsi="Times New Roman" w:cs="Times New Roman"/>
          <w:sz w:val="18"/>
          <w:szCs w:val="18"/>
        </w:rPr>
        <w:t>, 2022</w:t>
      </w:r>
    </w:p>
    <w:p w14:paraId="116E0D04" w14:textId="77777777" w:rsidR="00B160DB" w:rsidRPr="004B6985" w:rsidRDefault="00B160DB" w:rsidP="00B160DB">
      <w:pPr>
        <w:pStyle w:val="BalloonText"/>
        <w:tabs>
          <w:tab w:val="left" w:pos="993"/>
          <w:tab w:val="left" w:pos="1276"/>
        </w:tabs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8D31C9">
        <w:rPr>
          <w:rFonts w:ascii="Times New Roman" w:hAnsi="Times New Roman" w:cs="Times New Roman"/>
          <w:sz w:val="24"/>
          <w:szCs w:val="24"/>
        </w:rPr>
        <w:t xml:space="preserve">      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r w:rsidRPr="008D31C9">
        <w:rPr>
          <w:rFonts w:ascii="Times New Roman" w:hAnsi="Times New Roman" w:cs="Times New Roman"/>
          <w:i/>
          <w:sz w:val="24"/>
          <w:szCs w:val="24"/>
        </w:rPr>
        <w:t>Cronbach’s Alpha</w:t>
      </w:r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0,60.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31C9"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 w:rsidRPr="008D31C9">
        <w:rPr>
          <w:rFonts w:ascii="Times New Roman" w:hAnsi="Times New Roman" w:cs="Times New Roman"/>
          <w:sz w:val="24"/>
          <w:szCs w:val="24"/>
        </w:rPr>
        <w:t>.</w:t>
      </w:r>
    </w:p>
    <w:p w14:paraId="45F6192F" w14:textId="77777777" w:rsidR="00B160DB" w:rsidRPr="000C64F8" w:rsidRDefault="00B160DB" w:rsidP="00CC08FD">
      <w:pPr>
        <w:pStyle w:val="ListParagraph"/>
        <w:numPr>
          <w:ilvl w:val="0"/>
          <w:numId w:val="13"/>
        </w:numPr>
        <w:tabs>
          <w:tab w:val="left" w:pos="720"/>
          <w:tab w:val="left" w:pos="1276"/>
        </w:tabs>
        <w:spacing w:line="480" w:lineRule="auto"/>
        <w:ind w:left="709" w:hanging="425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Analisis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Data</w:t>
      </w:r>
    </w:p>
    <w:p w14:paraId="0D310BE6" w14:textId="77777777" w:rsidR="00B160DB" w:rsidRPr="000C64F8" w:rsidRDefault="00B160DB" w:rsidP="00CC08FD">
      <w:pPr>
        <w:pStyle w:val="ListParagraph"/>
        <w:numPr>
          <w:ilvl w:val="6"/>
          <w:numId w:val="5"/>
        </w:numPr>
        <w:tabs>
          <w:tab w:val="left" w:pos="993"/>
          <w:tab w:val="left" w:pos="1276"/>
        </w:tabs>
        <w:spacing w:line="480" w:lineRule="auto"/>
        <w:ind w:left="1276"/>
        <w:rPr>
          <w:rFonts w:ascii="Times New Roman" w:hAnsi="Times New Roman" w:cs="Times New Roman"/>
          <w:b/>
          <w:sz w:val="24"/>
          <w:szCs w:val="24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Asumsi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Klasik</w:t>
      </w:r>
      <w:proofErr w:type="spellEnd"/>
    </w:p>
    <w:p w14:paraId="2DA238A5" w14:textId="77777777" w:rsidR="00B160DB" w:rsidRPr="004B6985" w:rsidRDefault="00B160DB" w:rsidP="00B160DB">
      <w:pPr>
        <w:pStyle w:val="ListParagraph"/>
        <w:spacing w:after="0" w:line="480" w:lineRule="auto"/>
        <w:ind w:left="1276" w:right="49" w:firstLine="567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pengujian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beberapa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tahap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pengujian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. Uji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asumsi</w:t>
      </w:r>
      <w:proofErr w:type="spellEnd"/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 w:rsidRPr="00BD1AE2">
        <w:rPr>
          <w:rFonts w:ascii="Times New Roman" w:hAnsi="Times New Roman" w:cs="Times New Roman"/>
          <w:sz w:val="24"/>
          <w:szCs w:val="24"/>
          <w:lang w:bidi="hi-IN"/>
        </w:rPr>
        <w:t>yang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akan</w:t>
      </w:r>
      <w:proofErr w:type="spellEnd"/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mencakup</w:t>
      </w:r>
      <w:proofErr w:type="spellEnd"/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 w:rsidRPr="00BD1AE2">
        <w:rPr>
          <w:rFonts w:ascii="Times New Roman" w:hAnsi="Times New Roman" w:cs="Times New Roman"/>
          <w:sz w:val="24"/>
          <w:szCs w:val="24"/>
          <w:lang w:bidi="hi-IN"/>
        </w:rPr>
        <w:t>uji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normalitas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>,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 w:rsidRPr="00BD1AE2">
        <w:rPr>
          <w:rFonts w:ascii="Times New Roman" w:hAnsi="Times New Roman" w:cs="Times New Roman"/>
          <w:sz w:val="24"/>
          <w:szCs w:val="24"/>
          <w:lang w:bidi="hi-IN"/>
        </w:rPr>
        <w:t>uji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multikolinieratas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>,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 w:rsidRPr="00BD1AE2">
        <w:rPr>
          <w:rFonts w:ascii="Times New Roman" w:hAnsi="Times New Roman" w:cs="Times New Roman"/>
          <w:sz w:val="24"/>
          <w:szCs w:val="24"/>
          <w:lang w:bidi="hi-IN"/>
        </w:rPr>
        <w:t>dan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 w:rsidRPr="00BD1AE2">
        <w:rPr>
          <w:rFonts w:ascii="Times New Roman" w:hAnsi="Times New Roman" w:cs="Times New Roman"/>
          <w:sz w:val="24"/>
          <w:szCs w:val="24"/>
          <w:lang w:bidi="hi-IN"/>
        </w:rPr>
        <w:t>uji</w:t>
      </w:r>
      <w:r w:rsidRPr="00BD1AE2"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 w:rsidRPr="00BD1AE2">
        <w:rPr>
          <w:rFonts w:ascii="Times New Roman" w:hAnsi="Times New Roman" w:cs="Times New Roman"/>
          <w:sz w:val="24"/>
          <w:szCs w:val="24"/>
          <w:lang w:bidi="hi-IN"/>
        </w:rPr>
        <w:t>heteroskedastisitas</w:t>
      </w:r>
      <w:proofErr w:type="spellEnd"/>
      <w:r w:rsidRPr="00BD1AE2">
        <w:rPr>
          <w:rFonts w:ascii="Times New Roman" w:hAnsi="Times New Roman" w:cs="Times New Roman"/>
          <w:sz w:val="24"/>
          <w:szCs w:val="24"/>
          <w:lang w:bidi="hi-IN"/>
        </w:rPr>
        <w:t xml:space="preserve">. </w:t>
      </w:r>
    </w:p>
    <w:p w14:paraId="4363CD5C" w14:textId="77777777" w:rsidR="00B160DB" w:rsidRPr="00EA4FAC" w:rsidRDefault="00B160DB" w:rsidP="00CC08FD">
      <w:pPr>
        <w:pStyle w:val="ListParagraph"/>
        <w:numPr>
          <w:ilvl w:val="0"/>
          <w:numId w:val="36"/>
        </w:numPr>
        <w:tabs>
          <w:tab w:val="left" w:pos="993"/>
          <w:tab w:val="left" w:pos="1276"/>
        </w:tabs>
        <w:spacing w:line="480" w:lineRule="auto"/>
        <w:ind w:left="1701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Normalitas</w:t>
      </w:r>
      <w:proofErr w:type="spellEnd"/>
    </w:p>
    <w:p w14:paraId="66CA1DD5" w14:textId="77777777" w:rsidR="00B160DB" w:rsidRDefault="00B160DB" w:rsidP="00B160DB">
      <w:pPr>
        <w:spacing w:after="0" w:line="480" w:lineRule="auto"/>
        <w:ind w:left="1701" w:right="49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orm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gangg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residual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tribu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normal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16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aik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n</w:t>
      </w:r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layak</w:t>
      </w:r>
      <w:proofErr w:type="spellEnd"/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elitian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iliki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tribusi</w:t>
      </w:r>
      <w:proofErr w:type="spellEnd"/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normal.</w:t>
      </w:r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-1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ormalitas</w:t>
      </w:r>
      <w:proofErr w:type="spellEnd"/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juga</w:t>
      </w:r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deteksi</w:t>
      </w:r>
      <w:proofErr w:type="spellEnd"/>
      <w:r>
        <w:rPr>
          <w:rFonts w:ascii="Times New Roman" w:hAnsi="Times New Roman" w:cs="Times New Roman"/>
          <w:spacing w:val="-1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dasarkan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Kolmogorov</w:t>
      </w:r>
      <w:r>
        <w:rPr>
          <w:rFonts w:ascii="Times New Roman" w:hAnsi="Times New Roman" w:cs="Times New Roman"/>
          <w:i/>
          <w:spacing w:val="-1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Smirnov</w:t>
      </w:r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-1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tahui</w:t>
      </w:r>
      <w:proofErr w:type="spellEnd"/>
      <w:r>
        <w:rPr>
          <w:rFonts w:ascii="Times New Roman" w:hAnsi="Times New Roman" w:cs="Times New Roman"/>
          <w:spacing w:val="-1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ta</w:t>
      </w:r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sebut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normal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ilhat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Kolmogorov</w:t>
      </w:r>
      <w:r>
        <w:rPr>
          <w:rFonts w:ascii="Times New Roman" w:hAnsi="Times New Roman" w:cs="Times New Roman"/>
          <w:i/>
          <w:spacing w:val="-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Smirnov</w:t>
      </w:r>
      <w:r>
        <w:rPr>
          <w:rFonts w:ascii="Times New Roman" w:hAnsi="Times New Roman" w:cs="Times New Roman"/>
          <w:i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Test</w:t>
      </w:r>
      <w:r>
        <w:rPr>
          <w:rFonts w:ascii="Times New Roman" w:hAnsi="Times New Roman" w:cs="Times New Roman"/>
          <w:i/>
          <w:spacing w:val="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:</w:t>
      </w:r>
    </w:p>
    <w:p w14:paraId="72E7654B" w14:textId="77777777" w:rsidR="00B160DB" w:rsidRDefault="00B160DB" w:rsidP="00CC08FD">
      <w:pPr>
        <w:widowControl w:val="0"/>
        <w:numPr>
          <w:ilvl w:val="4"/>
          <w:numId w:val="35"/>
        </w:numPr>
        <w:autoSpaceDE w:val="0"/>
        <w:autoSpaceDN w:val="0"/>
        <w:spacing w:after="0" w:line="480" w:lineRule="auto"/>
        <w:ind w:left="2127" w:hanging="425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Angka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sig) &gt;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,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ta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distribu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normal.</w:t>
      </w:r>
    </w:p>
    <w:p w14:paraId="3225E42F" w14:textId="77777777" w:rsidR="00B160DB" w:rsidRDefault="00B160DB" w:rsidP="00B160DB">
      <w:pPr>
        <w:widowControl w:val="0"/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bidi="hi-IN"/>
        </w:rPr>
      </w:pPr>
    </w:p>
    <w:p w14:paraId="72AFB550" w14:textId="77777777" w:rsidR="00B160DB" w:rsidRPr="00BD1AE2" w:rsidRDefault="00B160DB" w:rsidP="00CC08FD">
      <w:pPr>
        <w:widowControl w:val="0"/>
        <w:numPr>
          <w:ilvl w:val="4"/>
          <w:numId w:val="35"/>
        </w:numPr>
        <w:autoSpaceDE w:val="0"/>
        <w:autoSpaceDN w:val="0"/>
        <w:spacing w:after="0" w:line="480" w:lineRule="auto"/>
        <w:ind w:left="2127" w:hanging="425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lastRenderedPageBreak/>
        <w:t>Angka</w:t>
      </w:r>
      <w:r>
        <w:rPr>
          <w:rFonts w:ascii="Times New Roman" w:hAnsi="Times New Roman" w:cs="Times New Roman"/>
          <w:spacing w:val="-1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-13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sig)</w:t>
      </w:r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lt;</w:t>
      </w:r>
      <w:r>
        <w:rPr>
          <w:rFonts w:ascii="Times New Roman" w:hAnsi="Times New Roman" w:cs="Times New Roman"/>
          <w:spacing w:val="-1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,</w:t>
      </w:r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1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ta</w:t>
      </w:r>
      <w:r>
        <w:rPr>
          <w:rFonts w:ascii="Times New Roman" w:hAnsi="Times New Roman" w:cs="Times New Roman"/>
          <w:spacing w:val="-1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distribusikan</w:t>
      </w:r>
      <w:proofErr w:type="spellEnd"/>
      <w:r>
        <w:rPr>
          <w:rFonts w:ascii="Times New Roman" w:hAnsi="Times New Roman" w:cs="Times New Roman"/>
          <w:spacing w:val="-1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normal.</w:t>
      </w:r>
    </w:p>
    <w:p w14:paraId="59CBC0E3" w14:textId="77777777" w:rsidR="00B160DB" w:rsidRPr="000C64F8" w:rsidRDefault="00B160DB" w:rsidP="00CC08FD">
      <w:pPr>
        <w:pStyle w:val="ListParagraph"/>
        <w:numPr>
          <w:ilvl w:val="0"/>
          <w:numId w:val="6"/>
        </w:numPr>
        <w:tabs>
          <w:tab w:val="left" w:pos="993"/>
          <w:tab w:val="left" w:pos="1276"/>
        </w:tabs>
        <w:spacing w:line="480" w:lineRule="auto"/>
        <w:ind w:left="1701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ultikolinearitas</w:t>
      </w:r>
      <w:proofErr w:type="spellEnd"/>
    </w:p>
    <w:p w14:paraId="78B3A3FF" w14:textId="77777777" w:rsidR="00B160DB" w:rsidRDefault="00B160DB" w:rsidP="00B160DB">
      <w:pPr>
        <w:pStyle w:val="ListParagraph"/>
        <w:tabs>
          <w:tab w:val="left" w:pos="993"/>
          <w:tab w:val="left" w:pos="1276"/>
          <w:tab w:val="left" w:pos="2268"/>
        </w:tabs>
        <w:spacing w:line="480" w:lineRule="auto"/>
        <w:ind w:left="170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0C64F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ultikolinear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mu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ny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relasi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a</w:t>
      </w:r>
      <w:proofErr w:type="spellEnd"/>
      <w:r>
        <w:rPr>
          <w:rFonts w:ascii="Times New Roman" w:hAnsi="Times New Roman" w:cs="Times New Roman"/>
          <w:spacing w:val="-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bas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independent</w:t>
      </w:r>
      <w:r>
        <w:rPr>
          <w:rFonts w:ascii="Times New Roman" w:hAnsi="Times New Roman" w:cs="Times New Roman"/>
          <w:sz w:val="24"/>
          <w:szCs w:val="24"/>
          <w:lang w:bidi="hi-IN"/>
        </w:rPr>
        <w:t>)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Ghozali, 2018: 10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</w:t>
      </w:r>
      <w:r>
        <w:rPr>
          <w:rFonts w:ascii="Times New Roman" w:hAnsi="Times New Roman" w:cs="Times New Roman"/>
          <w:spacing w:val="-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aik</w:t>
      </w:r>
      <w:proofErr w:type="spellEnd"/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harusny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rel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ant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independent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independent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ling</w:t>
      </w:r>
      <w:proofErr w:type="spellEnd"/>
      <w:r>
        <w:rPr>
          <w:rFonts w:ascii="Times New Roman" w:hAnsi="Times New Roman" w:cs="Times New Roman"/>
          <w:spacing w:val="-3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korela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,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–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orthogonal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ultikolinear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,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cara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lihat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tolerance.</w:t>
      </w:r>
      <w:r>
        <w:rPr>
          <w:rFonts w:ascii="Times New Roman" w:hAnsi="Times New Roman" w:cs="Times New Roman"/>
          <w:i/>
          <w:spacing w:val="2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bila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3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tolerance</w:t>
      </w:r>
      <w:r>
        <w:rPr>
          <w:rFonts w:ascii="Times New Roman" w:hAnsi="Times New Roman" w:cs="Times New Roman"/>
          <w:i/>
          <w:spacing w:val="10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≤ 0,10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 xml:space="preserve">VIF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≥ 10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ultikolinear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bil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tolerance ≥ 0,10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VIF ≤ 10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ultikolinear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pada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10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EA75E2E" w14:textId="77777777" w:rsidR="00B160DB" w:rsidRPr="00BC17AA" w:rsidRDefault="00B160DB" w:rsidP="00CC08FD">
      <w:pPr>
        <w:pStyle w:val="ListParagraph"/>
        <w:numPr>
          <w:ilvl w:val="0"/>
          <w:numId w:val="6"/>
        </w:numPr>
        <w:tabs>
          <w:tab w:val="left" w:pos="993"/>
          <w:tab w:val="left" w:pos="1276"/>
        </w:tabs>
        <w:spacing w:line="480" w:lineRule="auto"/>
        <w:ind w:left="1701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BC17AA">
        <w:rPr>
          <w:rFonts w:ascii="Times New Roman" w:hAnsi="Times New Roman" w:cs="Times New Roman"/>
          <w:sz w:val="24"/>
          <w:szCs w:val="24"/>
        </w:rPr>
        <w:t>Heteroskedastisitas</w:t>
      </w:r>
      <w:proofErr w:type="spellEnd"/>
    </w:p>
    <w:p w14:paraId="15D4DDF6" w14:textId="77777777" w:rsidR="00B160DB" w:rsidRPr="008B1EE1" w:rsidRDefault="00B160DB" w:rsidP="00B160DB">
      <w:pPr>
        <w:spacing w:after="0" w:line="480" w:lineRule="auto"/>
        <w:ind w:left="1701" w:right="49" w:firstLine="567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eteroskedastisitas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tuju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j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saman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tidaksama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n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residual</w:t>
      </w:r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yang </w:t>
      </w:r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 </w:t>
      </w:r>
      <w:r>
        <w:rPr>
          <w:rFonts w:ascii="Times New Roman" w:hAnsi="Times New Roman" w:cs="Times New Roman"/>
          <w:sz w:val="24"/>
          <w:szCs w:val="24"/>
          <w:lang w:bidi="hi-IN"/>
        </w:rPr>
        <w:t>lain.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-1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nsi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residual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lain</w:t>
      </w:r>
      <w:r>
        <w:rPr>
          <w:rFonts w:ascii="Times New Roman" w:hAnsi="Times New Roman" w:cs="Times New Roman"/>
          <w:spacing w:val="-1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tap</w:t>
      </w:r>
      <w:proofErr w:type="spellEnd"/>
      <w:r>
        <w:rPr>
          <w:rFonts w:ascii="Times New Roman" w:hAnsi="Times New Roman" w:cs="Times New Roman"/>
          <w:spacing w:val="-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ebut</w:t>
      </w:r>
      <w:proofErr w:type="spellEnd"/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omoskedastisitas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beda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ebut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eteroskedasitas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Ghozali, 2018: 13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>. Uji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gun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bidi="hi-IN"/>
        </w:rPr>
        <w:t>Glejse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,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yait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regre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 xml:space="preserve">absolute residual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lastRenderedPageBreak/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eteroskedastis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ant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ta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jelas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gun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arus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bandingkan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ngkat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tapkan</w:t>
      </w:r>
      <w:proofErr w:type="spellEnd"/>
      <w:r>
        <w:rPr>
          <w:rFonts w:ascii="Times New Roman" w:hAnsi="Times New Roman" w:cs="Times New Roman"/>
          <w:spacing w:val="-5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elumny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α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5%)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bil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lebi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sar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ngka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tap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eteroskedastisitas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hingga</w:t>
      </w:r>
      <w:proofErr w:type="spellEnd"/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impulka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omoskedastis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-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-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lebih</w:t>
      </w:r>
      <w:proofErr w:type="spellEnd"/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ci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ngka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tap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,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simpul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jad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eteroskedastis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2253D247" w14:textId="77777777" w:rsidR="00B160DB" w:rsidRPr="000C64F8" w:rsidRDefault="00B160DB" w:rsidP="00CC08FD">
      <w:pPr>
        <w:pStyle w:val="ListParagraph"/>
        <w:numPr>
          <w:ilvl w:val="6"/>
          <w:numId w:val="5"/>
        </w:numPr>
        <w:tabs>
          <w:tab w:val="left" w:pos="993"/>
          <w:tab w:val="left" w:pos="1276"/>
        </w:tabs>
        <w:spacing w:line="480" w:lineRule="auto"/>
        <w:ind w:left="1276"/>
        <w:rPr>
          <w:rFonts w:ascii="Times New Roman" w:hAnsi="Times New Roman" w:cs="Times New Roman"/>
          <w:b/>
          <w:sz w:val="24"/>
          <w:szCs w:val="24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Regresi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Linier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Berganda</w:t>
      </w:r>
      <w:proofErr w:type="spellEnd"/>
    </w:p>
    <w:p w14:paraId="04B6B235" w14:textId="77777777" w:rsidR="00B160DB" w:rsidRPr="00BD1AE2" w:rsidRDefault="00B160DB" w:rsidP="00B160DB">
      <w:pPr>
        <w:spacing w:after="0" w:line="480" w:lineRule="auto"/>
        <w:ind w:left="1276" w:right="49" w:firstLine="567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proofErr w:type="spellStart"/>
      <w:r w:rsidRPr="000C64F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linear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gand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gun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analisis</w:t>
      </w:r>
      <w:proofErr w:type="spellEnd"/>
      <w:r>
        <w:rPr>
          <w:rFonts w:ascii="Times New Roman" w:hAnsi="Times New Roman" w:cs="Times New Roman"/>
          <w:spacing w:val="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berapa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pacing w:val="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tahu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ap-ti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egatif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dan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erkir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r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bil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alisi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linier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gan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tahui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rah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ubung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a</w:t>
      </w:r>
      <w:proofErr w:type="spellEnd"/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6FDF4882" w14:textId="77777777" w:rsidR="00B160DB" w:rsidRDefault="00B160DB" w:rsidP="00B160DB">
      <w:pPr>
        <w:spacing w:after="120" w:line="480" w:lineRule="auto"/>
        <w:ind w:left="1276" w:right="49" w:firstLine="567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tode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gun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tahu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erap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Stre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X1)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fesionalisme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X2)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emimpin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lastRenderedPageBreak/>
        <w:t xml:space="preserve">(X3)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Y). Adapun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ny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:</w:t>
      </w:r>
    </w:p>
    <w:p w14:paraId="63ED9856" w14:textId="77777777" w:rsidR="00B160DB" w:rsidRDefault="00B160DB" w:rsidP="00B160DB">
      <w:pPr>
        <w:spacing w:before="8" w:after="120"/>
        <w:jc w:val="center"/>
        <w:rPr>
          <w:rFonts w:ascii="Times New Roman" w:eastAsia="Cambria Math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b/>
          <w:sz w:val="24"/>
          <w:szCs w:val="24"/>
          <w:lang w:bidi="hi-IN"/>
        </w:rPr>
        <w:t>Y</w:t>
      </w:r>
      <w:r>
        <w:rPr>
          <w:rFonts w:ascii="Times New Roman" w:hAnsi="Times New Roman" w:cs="Times New Roman"/>
          <w:b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b/>
          <w:spacing w:val="1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𝑎</w:t>
      </w:r>
      <w:r>
        <w:rPr>
          <w:rFonts w:ascii="Times New Roman" w:eastAsia="Cambria Math" w:hAnsi="Times New Roman" w:cs="Times New Roman"/>
          <w:spacing w:val="4"/>
          <w:sz w:val="24"/>
          <w:szCs w:val="24"/>
          <w:lang w:bidi="hi-IN"/>
        </w:rPr>
        <w:t xml:space="preserve"> 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+</w:t>
      </w:r>
      <w:r>
        <w:rPr>
          <w:rFonts w:ascii="Times New Roman" w:eastAsia="Cambria Math" w:hAnsi="Times New Roman" w:cs="Times New Roman"/>
          <w:spacing w:val="-1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𝛽𝟏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.</w:t>
      </w:r>
      <w:r>
        <w:rPr>
          <w:rFonts w:ascii="Times New Roman" w:eastAsia="Cambria Math" w:hAnsi="Times New Roman" w:cs="Times New Roman"/>
          <w:spacing w:val="-9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𝑿𝟏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+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𝛽𝟐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.</w:t>
      </w:r>
      <w:r>
        <w:rPr>
          <w:rFonts w:ascii="Times New Roman" w:eastAsia="Cambria Math" w:hAnsi="Times New Roman" w:cs="Times New Roman"/>
          <w:spacing w:val="-13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𝑿𝟐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+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𝛽𝟑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.</w:t>
      </w:r>
      <w:r>
        <w:rPr>
          <w:rFonts w:ascii="Times New Roman" w:eastAsia="Cambria Math" w:hAnsi="Times New Roman" w:cs="Times New Roman"/>
          <w:spacing w:val="-13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𝑿𝟑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>+</w:t>
      </w:r>
      <w:r>
        <w:rPr>
          <w:rFonts w:ascii="Times New Roman" w:eastAsia="Cambria Math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Cambria Math" w:eastAsia="Cambria Math" w:hAnsi="Cambria Math" w:cs="Cambria Math"/>
          <w:sz w:val="24"/>
          <w:szCs w:val="24"/>
          <w:lang w:bidi="hi-IN"/>
        </w:rPr>
        <w:t>𝒆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 xml:space="preserve"> </w:t>
      </w:r>
    </w:p>
    <w:p w14:paraId="2CFA17D9" w14:textId="77777777" w:rsidR="00B160DB" w:rsidRDefault="00B160DB" w:rsidP="00B160DB">
      <w:pPr>
        <w:spacing w:before="8" w:after="120"/>
        <w:jc w:val="center"/>
        <w:rPr>
          <w:rFonts w:ascii="Times New Roman" w:eastAsia="Cambria Math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Hartono, 2017: 23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171BC4C" w14:textId="77777777" w:rsidR="00B160DB" w:rsidRDefault="00B160DB" w:rsidP="00B160DB">
      <w:pPr>
        <w:tabs>
          <w:tab w:val="left" w:pos="1701"/>
          <w:tab w:val="left" w:pos="2127"/>
        </w:tabs>
        <w:spacing w:after="120"/>
        <w:ind w:left="1276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Dimana:</w:t>
      </w:r>
    </w:p>
    <w:p w14:paraId="535168A1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Y</w:t>
      </w:r>
      <w:r>
        <w:rPr>
          <w:rFonts w:ascii="Times New Roman" w:hAnsi="Times New Roman" w:cs="Times New Roman"/>
          <w:sz w:val="24"/>
          <w:szCs w:val="24"/>
          <w:lang w:bidi="hi-IN"/>
        </w:rPr>
        <w:tab/>
        <w:t>=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yawan</w:t>
      </w:r>
      <w:proofErr w:type="spellEnd"/>
    </w:p>
    <w:p w14:paraId="7527CB17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Cambria Math" w:eastAsia="Cambria Math" w:hAnsi="Cambria Math" w:cs="Cambria Math"/>
          <w:sz w:val="24"/>
          <w:szCs w:val="24"/>
          <w:lang w:bidi="hi-IN"/>
        </w:rPr>
        <w:t>𝛼</w:t>
      </w:r>
      <w:r>
        <w:rPr>
          <w:rFonts w:ascii="Times New Roman" w:eastAsia="Cambria Math" w:hAnsi="Times New Roman" w:cs="Times New Roman"/>
          <w:sz w:val="24"/>
          <w:szCs w:val="24"/>
          <w:lang w:bidi="hi-IN"/>
        </w:rPr>
        <w:tab/>
      </w:r>
      <w:r>
        <w:rPr>
          <w:rFonts w:ascii="Times New Roman" w:hAnsi="Times New Roman" w:cs="Times New Roman"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nstanta</w:t>
      </w:r>
      <w:proofErr w:type="spellEnd"/>
    </w:p>
    <w:p w14:paraId="12A7330F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 w:right="333"/>
        <w:rPr>
          <w:rFonts w:ascii="Times New Roman" w:hAnsi="Times New Roman" w:cs="Times New Roman"/>
          <w:spacing w:val="-57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β1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ab/>
      </w:r>
      <w:r>
        <w:rPr>
          <w:rFonts w:ascii="Times New Roman" w:hAnsi="Times New Roman" w:cs="Times New Roman"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Stre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rja</w:t>
      </w:r>
      <w:proofErr w:type="spellEnd"/>
    </w:p>
    <w:p w14:paraId="335E8A1C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 w:right="333"/>
        <w:rPr>
          <w:rFonts w:ascii="Times New Roman" w:hAnsi="Times New Roman" w:cs="Times New Roman"/>
          <w:spacing w:val="-57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β2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ab/>
      </w:r>
      <w:r>
        <w:rPr>
          <w:rFonts w:ascii="Times New Roman" w:hAnsi="Times New Roman" w:cs="Times New Roman"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fesionalisme</w:t>
      </w:r>
      <w:proofErr w:type="spellEnd"/>
    </w:p>
    <w:p w14:paraId="4CE52ED6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 w:right="333"/>
        <w:rPr>
          <w:rFonts w:ascii="Times New Roman" w:hAnsi="Times New Roman" w:cs="Times New Roman"/>
          <w:spacing w:val="-57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β3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ab/>
      </w:r>
      <w:r>
        <w:rPr>
          <w:rFonts w:ascii="Times New Roman" w:hAnsi="Times New Roman" w:cs="Times New Roman"/>
          <w:sz w:val="24"/>
          <w:szCs w:val="24"/>
          <w:lang w:bidi="hi-IN"/>
        </w:rPr>
        <w:t>=</w:t>
      </w:r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emimpinan</w:t>
      </w:r>
      <w:proofErr w:type="spellEnd"/>
    </w:p>
    <w:p w14:paraId="0F429958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 w:right="49"/>
        <w:rPr>
          <w:rFonts w:ascii="Times New Roman" w:hAnsi="Times New Roman" w:cs="Times New Roman"/>
          <w:i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X1</w:t>
      </w:r>
      <w:r>
        <w:rPr>
          <w:rFonts w:ascii="Times New Roman" w:hAnsi="Times New Roman" w:cs="Times New Roman"/>
          <w:sz w:val="24"/>
          <w:szCs w:val="24"/>
          <w:lang w:bidi="hi-IN"/>
        </w:rPr>
        <w:tab/>
        <w:t>=</w:t>
      </w:r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Stre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rj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br/>
      </w:r>
      <w:r>
        <w:rPr>
          <w:rFonts w:ascii="Times New Roman" w:hAnsi="Times New Roman" w:cs="Times New Roman"/>
          <w:sz w:val="24"/>
          <w:szCs w:val="24"/>
          <w:lang w:bidi="hi-IN"/>
        </w:rPr>
        <w:t>X2</w:t>
      </w:r>
      <w:r>
        <w:rPr>
          <w:rFonts w:ascii="Times New Roman" w:hAnsi="Times New Roman" w:cs="Times New Roman"/>
          <w:sz w:val="24"/>
          <w:szCs w:val="24"/>
          <w:lang w:bidi="hi-IN"/>
        </w:rPr>
        <w:tab/>
        <w:t>=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fesionalisme</w:t>
      </w:r>
      <w:proofErr w:type="spellEnd"/>
    </w:p>
    <w:p w14:paraId="09017108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 w:line="480" w:lineRule="auto"/>
        <w:ind w:left="1276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X3</w:t>
      </w:r>
      <w:r>
        <w:rPr>
          <w:rFonts w:ascii="Times New Roman" w:hAnsi="Times New Roman" w:cs="Times New Roman"/>
          <w:sz w:val="24"/>
          <w:szCs w:val="24"/>
          <w:lang w:bidi="hi-IN"/>
        </w:rPr>
        <w:tab/>
        <w:t>=</w:t>
      </w:r>
      <w:r>
        <w:rPr>
          <w:rFonts w:ascii="Times New Roman" w:hAnsi="Times New Roman" w:cs="Times New Roman"/>
          <w:spacing w:val="-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emimpinan</w:t>
      </w:r>
      <w:proofErr w:type="spellEnd"/>
    </w:p>
    <w:p w14:paraId="1759EBE4" w14:textId="77777777" w:rsidR="00B160DB" w:rsidRDefault="00B160DB" w:rsidP="00B160DB">
      <w:pPr>
        <w:tabs>
          <w:tab w:val="left" w:pos="567"/>
          <w:tab w:val="left" w:pos="1701"/>
          <w:tab w:val="left" w:pos="2127"/>
        </w:tabs>
        <w:spacing w:after="0"/>
        <w:ind w:left="1276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e</w:t>
      </w:r>
      <w:r>
        <w:rPr>
          <w:rFonts w:ascii="Times New Roman" w:hAnsi="Times New Roman" w:cs="Times New Roman"/>
          <w:sz w:val="24"/>
          <w:szCs w:val="24"/>
          <w:lang w:bidi="hi-IN"/>
        </w:rPr>
        <w:tab/>
        <w:t>=</w:t>
      </w:r>
      <w:r>
        <w:rPr>
          <w:rFonts w:ascii="Times New Roman" w:hAnsi="Times New Roman" w:cs="Times New Roman"/>
          <w:spacing w:val="-4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Standard Error</w:t>
      </w:r>
    </w:p>
    <w:p w14:paraId="6FBB5534" w14:textId="77777777" w:rsidR="00B160DB" w:rsidRPr="000C64F8" w:rsidRDefault="00B160DB" w:rsidP="00B160DB">
      <w:pPr>
        <w:tabs>
          <w:tab w:val="left" w:pos="567"/>
          <w:tab w:val="left" w:pos="1701"/>
          <w:tab w:val="left" w:pos="2127"/>
        </w:tabs>
        <w:spacing w:after="0"/>
        <w:ind w:left="1276"/>
        <w:rPr>
          <w:rFonts w:ascii="Times New Roman" w:hAnsi="Times New Roman" w:cs="Times New Roman"/>
          <w:sz w:val="24"/>
          <w:szCs w:val="24"/>
          <w:lang w:bidi="hi-IN"/>
        </w:rPr>
      </w:pPr>
    </w:p>
    <w:p w14:paraId="00C0A1C2" w14:textId="77777777" w:rsidR="00B160DB" w:rsidRPr="000C64F8" w:rsidRDefault="00B160DB" w:rsidP="00CC08FD">
      <w:pPr>
        <w:pStyle w:val="ListParagraph"/>
        <w:numPr>
          <w:ilvl w:val="6"/>
          <w:numId w:val="5"/>
        </w:numPr>
        <w:tabs>
          <w:tab w:val="left" w:pos="993"/>
          <w:tab w:val="left" w:pos="1276"/>
        </w:tabs>
        <w:spacing w:line="480" w:lineRule="auto"/>
        <w:ind w:left="1276"/>
        <w:rPr>
          <w:rFonts w:ascii="Times New Roman" w:hAnsi="Times New Roman" w:cs="Times New Roman"/>
          <w:b/>
          <w:sz w:val="24"/>
          <w:szCs w:val="24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Simultan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(F)</w:t>
      </w:r>
    </w:p>
    <w:p w14:paraId="790A384F" w14:textId="77777777" w:rsidR="00B160DB" w:rsidRDefault="00B160DB" w:rsidP="00B160DB">
      <w:pPr>
        <w:spacing w:before="90" w:after="120" w:line="480" w:lineRule="auto"/>
        <w:ind w:left="1276" w:right="49" w:firstLine="720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Pada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sarny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uji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tatisti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F</w:t>
      </w:r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unjuk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mu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masuk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</w:t>
      </w:r>
      <w:r>
        <w:rPr>
          <w:rFonts w:ascii="Times New Roman" w:hAnsi="Times New Roman" w:cs="Times New Roman"/>
          <w:spacing w:val="-5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mult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. Uji F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0,05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ola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:</w:t>
      </w:r>
    </w:p>
    <w:p w14:paraId="181F2EAE" w14:textId="77777777" w:rsidR="00B160DB" w:rsidRDefault="00B160DB" w:rsidP="00CC08FD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before="1" w:after="0" w:line="480" w:lineRule="auto"/>
        <w:ind w:left="1560" w:right="49" w:hanging="284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gt;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ol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)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sama-sama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7F4E9183" w14:textId="77777777" w:rsidR="00B160DB" w:rsidRDefault="00B160DB" w:rsidP="00CC08FD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before="1" w:after="0" w:line="480" w:lineRule="auto"/>
        <w:ind w:left="1560" w:right="49" w:hanging="284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lastRenderedPageBreak/>
        <w:t>Jika</w:t>
      </w:r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lt;</w:t>
      </w:r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</w:t>
      </w:r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rima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sama-sam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043159A9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744960AA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  <w:r>
        <w:rPr>
          <w:noProof/>
        </w:rPr>
        <mc:AlternateContent>
          <mc:Choice Requires="wpg">
            <w:drawing>
              <wp:anchor distT="0" distB="0" distL="0" distR="0" simplePos="0" relativeHeight="251675648" behindDoc="0" locked="0" layoutInCell="1" allowOverlap="1" wp14:anchorId="2DB979CA" wp14:editId="3F82010A">
                <wp:simplePos x="0" y="0"/>
                <wp:positionH relativeFrom="margin">
                  <wp:posOffset>-257324</wp:posOffset>
                </wp:positionH>
                <wp:positionV relativeFrom="paragraph">
                  <wp:posOffset>198382</wp:posOffset>
                </wp:positionV>
                <wp:extent cx="5419725" cy="1336040"/>
                <wp:effectExtent l="0" t="0" r="28575" b="16510"/>
                <wp:wrapNone/>
                <wp:docPr id="146" name="Group 1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 bwMode="auto">
                        <a:xfrm>
                          <a:off x="0" y="0"/>
                          <a:ext cx="5419725" cy="1336040"/>
                          <a:chOff x="0" y="0"/>
                          <a:chExt cx="7222" cy="1936"/>
                        </a:xfrm>
                      </wpg:grpSpPr>
                      <wpg:grpSp>
                        <wpg:cNvPr id="47" name="1043"/>
                        <wpg:cNvGrpSpPr>
                          <a:grpSpLocks/>
                        </wpg:cNvGrpSpPr>
                        <wpg:grpSpPr bwMode="auto">
                          <a:xfrm>
                            <a:off x="1972" y="0"/>
                            <a:ext cx="4804" cy="1061"/>
                            <a:chOff x="1972" y="0"/>
                            <a:chExt cx="4804" cy="1061"/>
                          </a:xfrm>
                        </wpg:grpSpPr>
                        <wpg:grpSp>
                          <wpg:cNvPr id="50" name="1044"/>
                          <wpg:cNvGrpSpPr>
                            <a:grpSpLocks/>
                          </wpg:cNvGrpSpPr>
                          <wpg:grpSpPr bwMode="auto">
                            <a:xfrm>
                              <a:off x="1972" y="0"/>
                              <a:ext cx="4804" cy="1061"/>
                              <a:chOff x="1972" y="0"/>
                              <a:chExt cx="4804" cy="1061"/>
                            </a:xfrm>
                          </wpg:grpSpPr>
                          <wps:wsp>
                            <wps:cNvPr id="52" name="1045"/>
                            <wps:cNvSpPr>
                              <a:spLocks/>
                            </wps:cNvSpPr>
                            <wps:spPr bwMode="auto">
                              <a:xfrm>
                                <a:off x="1972" y="33"/>
                                <a:ext cx="3094" cy="455"/>
                              </a:xfrm>
                              <a:custGeom>
                                <a:avLst/>
                                <a:gdLst>
                                  <a:gd name="T0" fmla="*/ 0 w 3024"/>
                                  <a:gd name="T1" fmla="*/ 136938 h 960"/>
                                  <a:gd name="T2" fmla="*/ 287167 w 3024"/>
                                  <a:gd name="T3" fmla="*/ 95857 h 960"/>
                                  <a:gd name="T4" fmla="*/ 765778 w 3024"/>
                                  <a:gd name="T5" fmla="*/ 13694 h 960"/>
                                  <a:gd name="T6" fmla="*/ 1244391 w 3024"/>
                                  <a:gd name="T7" fmla="*/ 13694 h 960"/>
                                  <a:gd name="T8" fmla="*/ 1723002 w 3024"/>
                                  <a:gd name="T9" fmla="*/ 95857 h 960"/>
                                  <a:gd name="T10" fmla="*/ 2010169 w 3024"/>
                                  <a:gd name="T11" fmla="*/ 136938 h 960"/>
                                  <a:gd name="T12" fmla="*/ 0 60000 65536"/>
                                  <a:gd name="T13" fmla="*/ 0 60000 65536"/>
                                  <a:gd name="T14" fmla="*/ 0 60000 65536"/>
                                  <a:gd name="T15" fmla="*/ 0 60000 65536"/>
                                  <a:gd name="T16" fmla="*/ 0 60000 65536"/>
                                  <a:gd name="T17" fmla="*/ 0 60000 65536"/>
                                </a:gdLst>
                                <a:ahLst/>
                                <a:cxnLst>
                                  <a:cxn ang="T12">
                                    <a:pos x="T0" y="T1"/>
                                  </a:cxn>
                                  <a:cxn ang="T13">
                                    <a:pos x="T2" y="T3"/>
                                  </a:cxn>
                                  <a:cxn ang="T14">
                                    <a:pos x="T4" y="T5"/>
                                  </a:cxn>
                                  <a:cxn ang="T15">
                                    <a:pos x="T6" y="T7"/>
                                  </a:cxn>
                                  <a:cxn ang="T16">
                                    <a:pos x="T8" y="T9"/>
                                  </a:cxn>
                                  <a:cxn ang="T17">
                                    <a:pos x="T10" y="T11"/>
                                  </a:cxn>
                                </a:cxnLst>
                                <a:rect l="0" t="0" r="r" b="b"/>
                                <a:pathLst>
                                  <a:path w="3024" h="960">
                                    <a:moveTo>
                                      <a:pt x="0" y="960"/>
                                    </a:moveTo>
                                    <a:cubicBezTo>
                                      <a:pt x="120" y="888"/>
                                      <a:pt x="240" y="816"/>
                                      <a:pt x="432" y="672"/>
                                    </a:cubicBezTo>
                                    <a:cubicBezTo>
                                      <a:pt x="624" y="528"/>
                                      <a:pt x="912" y="192"/>
                                      <a:pt x="1152" y="96"/>
                                    </a:cubicBezTo>
                                    <a:cubicBezTo>
                                      <a:pt x="1392" y="0"/>
                                      <a:pt x="1632" y="0"/>
                                      <a:pt x="1872" y="96"/>
                                    </a:cubicBezTo>
                                    <a:cubicBezTo>
                                      <a:pt x="2112" y="192"/>
                                      <a:pt x="2400" y="528"/>
                                      <a:pt x="2592" y="672"/>
                                    </a:cubicBezTo>
                                    <a:cubicBezTo>
                                      <a:pt x="2784" y="816"/>
                                      <a:pt x="2952" y="912"/>
                                      <a:pt x="3024" y="960"/>
                                    </a:cubicBezTo>
                                  </a:path>
                                </a:pathLst>
                              </a:cu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53" name="1046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5233" y="0"/>
                                <a:ext cx="1543" cy="35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FFFFFF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55FFB0F" w14:textId="77777777" w:rsidR="00097CF4" w:rsidRDefault="00097CF4" w:rsidP="00B160DB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20"/>
                                    </w:rPr>
                                    <w:t>Daerah Tolak Ho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54" name="1048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4935" y="441"/>
                                <a:ext cx="1708" cy="620"/>
                              </a:xfrm>
                              <a:prstGeom prst="triangle">
                                <a:avLst>
                                  <a:gd name="adj" fmla="val 0"/>
                                </a:avLst>
                              </a:prstGeom>
                              <a:pattFill prst="wdUpDiag">
                                <a:fgClr>
                                  <a:srgbClr val="000000"/>
                                </a:fgClr>
                                <a:bgClr>
                                  <a:srgbClr val="FFFFFF">
                                    <a:alpha val="0"/>
                                  </a:srgbClr>
                                </a:bgClr>
                              </a:patt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55" name="1049"/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1972" y="1058"/>
                                <a:ext cx="3094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wpg:grpSp>
                        <wps:wsp>
                          <wps:cNvPr id="51" name="1050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98" y="438"/>
                              <a:ext cx="1668" cy="424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E2F5926" w14:textId="77777777" w:rsidR="00097CF4" w:rsidRDefault="00097CF4" w:rsidP="00B160DB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</w:rPr>
                                  <w:t>Daerah Terima Ho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48" name="1051"/>
                        <wps:cNvSpPr>
                          <a:spLocks noChangeArrowheads="1"/>
                        </wps:cNvSpPr>
                        <wps:spPr bwMode="auto">
                          <a:xfrm>
                            <a:off x="0" y="438"/>
                            <a:ext cx="1058" cy="74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FFFFFF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9" name="1052"/>
                        <wps:cNvSpPr>
                          <a:spLocks noChangeArrowheads="1"/>
                        </wps:cNvSpPr>
                        <wps:spPr bwMode="auto">
                          <a:xfrm>
                            <a:off x="6164" y="1187"/>
                            <a:ext cx="1058" cy="74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FFFFFF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DB979CA" id="Group 146" o:spid="_x0000_s1026" style="position:absolute;left:0;text-align:left;margin-left:-20.25pt;margin-top:15.6pt;width:426.75pt;height:105.2pt;z-index:251675648;mso-wrap-distance-left:0;mso-wrap-distance-right:0;mso-position-horizontal-relative:margin" coordsize="7222,19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">
                <v:group id="1043" o:spid="_x0000_s1027" style="position:absolute;left:1972;width:4804;height:1061" coordorigin="1972" coordsize="4804,10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">
                  <v:group id="1044" o:spid="_x0000_s1028" style="position:absolute;left:1972;width:4804;height:1061" coordorigin="1972" coordsize="4804,10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">
                    <v:shape id="1045" o:spid="_x0000_s1029" style="position:absolute;left:1972;top:33;width:3094;height:455;visibility:visible;mso-wrap-style:square;v-text-anchor:top" coordsize="3024,9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" path="m,960c120,888,240,816,432,672,624,528,912,192,1152,96,1392,,1632,,1872,96v240,96,528,432,720,576c2784,816,2952,912,3024,960e" filled="f">
                      <v:path arrowok="t" o:connecttype="custom" o:connectlocs="0,64903;293814,45432;783504,6490;1273196,6490;1762886,45432;2056701,64903" o:connectangles="0,0,0,0,0,0"/>
                    </v:shape>
                    <v:rect id="1046" o:spid="_x0000_s1030" style="position:absolute;left:5233;width:1543;height:3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" strokecolor="white">
                      <v:textbox>
                        <w:txbxContent>
                          <w:p w14:paraId="655FFB0F" w14:textId="77777777" w:rsidR="00097CF4" w:rsidRDefault="00097CF4" w:rsidP="00B160DB">
                            <w:pPr>
                              <w:jc w:val="center"/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20"/>
                              </w:rPr>
                              <w:t>Daerah Tolak Ho</w:t>
                            </w:r>
                          </w:p>
                        </w:txbxContent>
                      </v:textbox>
                    </v:rect>
                    <v:shapetype id="_x0000_t5" coordsize="21600,21600" o:spt="5" adj="10800" path="m@0,l,21600r21600,xe">
                      <v:stroke joinstyle="miter"/>
                      <v:formulas>
                        <v:f eqn="val #0"/>
                        <v:f eqn="prod #0 1 2"/>
                        <v:f eqn="sum @1 10800 0"/>
                      </v:formulas>
    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    <v:handles>
                        <v:h position="#0,topLeft" xrange="0,21600"/>
                      </v:handles>
                    </v:shapetype>
                    <v:shape id="1048" o:spid="_x0000_s1031" type="#_x0000_t5" style="position:absolute;left:4935;top:441;width:1708;height:6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" adj="0" fillcolor="black">
                      <v:fill r:id="rId11" o:title="" o:opacity2="0" type="pattern"/>
                    </v:shape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1049" o:spid="_x0000_s1032" type="#_x0000_t32" style="position:absolute;left:1972;top:1058;width:3094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"/>
                  </v:group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1050" o:spid="_x0000_s1033" type="#_x0000_t202" style="position:absolute;left:2798;top:438;width:1668;height:4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" strokecolor="white">
                    <v:textbox>
                      <w:txbxContent>
                        <w:p w14:paraId="2E2F5926" w14:textId="77777777" w:rsidR="00097CF4" w:rsidRDefault="00097CF4" w:rsidP="00B160DB">
                          <w:pPr>
                            <w:rPr>
                              <w:rFonts w:ascii="Times New Roman" w:hAnsi="Times New Roman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="Times New Roman" w:hAnsi="Times New Roman"/>
                              <w:sz w:val="20"/>
                              <w:szCs w:val="20"/>
                            </w:rPr>
                            <w:t>Daerah Terima Ho</w:t>
                          </w:r>
                        </w:p>
                      </w:txbxContent>
                    </v:textbox>
                  </v:shape>
                </v:group>
                <v:rect id="1051" o:spid="_x0000_s1034" style="position:absolute;top:438;width:1058;height:74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" strokecolor="white"/>
                <v:rect id="1052" o:spid="_x0000_s1035" style="position:absolute;left:6164;top:1187;width:1058;height:74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" strokecolor="white"/>
                <w10:wrap anchorx="margin"/>
              </v:group>
            </w:pict>
          </mc:Fallback>
        </mc:AlternateContent>
      </w:r>
    </w:p>
    <w:p w14:paraId="3E0E4368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443CCB1E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6B490BAC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6C51B427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157920F3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62F1C997" w14:textId="04ED0BFD" w:rsidR="00B160DB" w:rsidRPr="004B6985" w:rsidRDefault="001E6CC5" w:rsidP="00B160DB">
      <w:pPr>
        <w:pStyle w:val="ListParagraph"/>
        <w:widowControl w:val="0"/>
        <w:autoSpaceDE w:val="0"/>
        <w:autoSpaceDN w:val="0"/>
        <w:spacing w:before="1" w:after="0"/>
        <w:ind w:left="851" w:right="49"/>
        <w:jc w:val="center"/>
        <w:rPr>
          <w:rFonts w:ascii="Times New Roman" w:hAnsi="Times New Roman" w:cs="Times New Roman"/>
          <w:sz w:val="20"/>
          <w:szCs w:val="20"/>
          <w:lang w:bidi="hi-IN"/>
        </w:rPr>
      </w:pPr>
      <w:r>
        <w:rPr>
          <w:rFonts w:ascii="Times New Roman" w:hAnsi="Times New Roman" w:cs="Times New Roman"/>
          <w:sz w:val="20"/>
          <w:szCs w:val="20"/>
          <w:lang w:bidi="hi-IN"/>
        </w:rPr>
        <w:t>Gambar III.1</w:t>
      </w:r>
      <w:r w:rsidR="00B160DB" w:rsidRPr="004B6985">
        <w:rPr>
          <w:rFonts w:ascii="Times New Roman" w:hAnsi="Times New Roman" w:cs="Times New Roman"/>
          <w:sz w:val="20"/>
          <w:szCs w:val="20"/>
          <w:lang w:bidi="hi-IN"/>
        </w:rPr>
        <w:t>.</w:t>
      </w:r>
    </w:p>
    <w:p w14:paraId="70CF9259" w14:textId="77777777" w:rsidR="00B160DB" w:rsidRPr="004B6985" w:rsidRDefault="00B160DB" w:rsidP="00B160DB">
      <w:pPr>
        <w:pStyle w:val="ListParagraph"/>
        <w:widowControl w:val="0"/>
        <w:autoSpaceDE w:val="0"/>
        <w:autoSpaceDN w:val="0"/>
        <w:spacing w:before="1" w:after="0"/>
        <w:ind w:left="851" w:right="49"/>
        <w:jc w:val="center"/>
        <w:rPr>
          <w:rFonts w:ascii="Times New Roman" w:hAnsi="Times New Roman" w:cs="Times New Roman"/>
          <w:sz w:val="20"/>
          <w:szCs w:val="20"/>
          <w:lang w:bidi="hi-IN"/>
        </w:rPr>
      </w:pPr>
      <w:proofErr w:type="spellStart"/>
      <w:r w:rsidRPr="004B6985">
        <w:rPr>
          <w:rFonts w:ascii="Times New Roman" w:hAnsi="Times New Roman" w:cs="Times New Roman"/>
          <w:sz w:val="20"/>
          <w:szCs w:val="20"/>
          <w:lang w:bidi="hi-IN"/>
        </w:rPr>
        <w:t>Kurva</w:t>
      </w:r>
      <w:proofErr w:type="spellEnd"/>
      <w:r w:rsidRPr="004B6985">
        <w:rPr>
          <w:rFonts w:ascii="Times New Roman" w:hAnsi="Times New Roman" w:cs="Times New Roman"/>
          <w:sz w:val="20"/>
          <w:szCs w:val="20"/>
          <w:lang w:bidi="hi-IN"/>
        </w:rPr>
        <w:t xml:space="preserve"> </w:t>
      </w:r>
      <w:proofErr w:type="spellStart"/>
      <w:r w:rsidRPr="004B6985">
        <w:rPr>
          <w:rFonts w:ascii="Times New Roman" w:hAnsi="Times New Roman" w:cs="Times New Roman"/>
          <w:sz w:val="20"/>
          <w:szCs w:val="20"/>
          <w:lang w:bidi="hi-IN"/>
        </w:rPr>
        <w:t>Distribusi</w:t>
      </w:r>
      <w:proofErr w:type="spellEnd"/>
      <w:r w:rsidRPr="004B6985">
        <w:rPr>
          <w:rFonts w:ascii="Times New Roman" w:hAnsi="Times New Roman" w:cs="Times New Roman"/>
          <w:sz w:val="20"/>
          <w:szCs w:val="20"/>
          <w:lang w:bidi="hi-IN"/>
        </w:rPr>
        <w:t xml:space="preserve"> Uji F</w:t>
      </w:r>
    </w:p>
    <w:p w14:paraId="662E6122" w14:textId="77777777" w:rsidR="00B160DB" w:rsidRPr="00F31A79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sz w:val="18"/>
          <w:szCs w:val="18"/>
          <w:lang w:val="id-ID" w:bidi="hi-IN"/>
        </w:rPr>
      </w:pPr>
    </w:p>
    <w:p w14:paraId="1C51387C" w14:textId="77777777" w:rsidR="00B160DB" w:rsidRPr="000C64F8" w:rsidRDefault="00B160DB" w:rsidP="00B160DB">
      <w:pPr>
        <w:pStyle w:val="ListParagraph"/>
        <w:tabs>
          <w:tab w:val="left" w:pos="993"/>
          <w:tab w:val="left" w:pos="1276"/>
        </w:tabs>
        <w:spacing w:line="48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Jika </w:t>
      </w:r>
      <w:r w:rsidRPr="009F6EBC">
        <w:rPr>
          <w:rFonts w:ascii="Times New Roman" w:hAnsi="Times New Roman" w:cs="Times New Roman"/>
          <w:position w:val="2"/>
          <w:sz w:val="24"/>
          <w:szCs w:val="24"/>
        </w:rPr>
        <w:t>F</w:t>
      </w:r>
      <w:proofErr w:type="spellStart"/>
      <w:r w:rsidRPr="009F6EBC"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˃ </w:t>
      </w:r>
      <w:r w:rsidRPr="009F6EBC">
        <w:rPr>
          <w:rFonts w:ascii="Times New Roman" w:hAnsi="Times New Roman" w:cs="Times New Roman"/>
          <w:position w:val="2"/>
          <w:sz w:val="24"/>
          <w:szCs w:val="24"/>
        </w:rPr>
        <w:t>F</w:t>
      </w:r>
      <w:proofErr w:type="spellStart"/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Ho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dan Ha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>.</w:t>
      </w:r>
    </w:p>
    <w:p w14:paraId="72F0AC6F" w14:textId="77777777" w:rsidR="00B160DB" w:rsidRPr="000C64F8" w:rsidRDefault="00B160DB" w:rsidP="00B160DB">
      <w:pPr>
        <w:pStyle w:val="ListParagraph"/>
        <w:tabs>
          <w:tab w:val="left" w:pos="993"/>
          <w:tab w:val="left" w:pos="1276"/>
        </w:tabs>
        <w:spacing w:line="48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Jika </w:t>
      </w:r>
      <w:r w:rsidRPr="009F6EBC">
        <w:rPr>
          <w:rFonts w:ascii="Times New Roman" w:hAnsi="Times New Roman" w:cs="Times New Roman"/>
          <w:position w:val="2"/>
          <w:sz w:val="24"/>
          <w:szCs w:val="24"/>
        </w:rPr>
        <w:t>F</w:t>
      </w:r>
      <w:proofErr w:type="spellStart"/>
      <w:r w:rsidRPr="009F6EBC">
        <w:rPr>
          <w:rFonts w:ascii="Times New Roman" w:hAnsi="Times New Roman" w:cs="Times New Roman"/>
          <w:sz w:val="24"/>
          <w:szCs w:val="24"/>
          <w:vertAlign w:val="subscript"/>
        </w:rPr>
        <w:t>hitung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˂ </w:t>
      </w:r>
      <w:r w:rsidRPr="009F6EBC">
        <w:rPr>
          <w:rFonts w:ascii="Times New Roman" w:hAnsi="Times New Roman" w:cs="Times New Roman"/>
          <w:position w:val="2"/>
          <w:sz w:val="24"/>
          <w:szCs w:val="24"/>
        </w:rPr>
        <w:t>F</w:t>
      </w:r>
      <w:proofErr w:type="spellStart"/>
      <w:r>
        <w:rPr>
          <w:rFonts w:ascii="Times New Roman" w:hAnsi="Times New Roman" w:cs="Times New Roman"/>
          <w:sz w:val="24"/>
          <w:szCs w:val="24"/>
          <w:vertAlign w:val="subscript"/>
        </w:rPr>
        <w:t>t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Ho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dan Ha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64F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0C64F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1411CB" w14:textId="77777777" w:rsidR="00B160DB" w:rsidRPr="000C64F8" w:rsidRDefault="00B160DB" w:rsidP="00CC08FD">
      <w:pPr>
        <w:pStyle w:val="ListParagraph"/>
        <w:numPr>
          <w:ilvl w:val="6"/>
          <w:numId w:val="5"/>
        </w:numPr>
        <w:tabs>
          <w:tab w:val="left" w:pos="993"/>
          <w:tab w:val="left" w:pos="1276"/>
        </w:tabs>
        <w:spacing w:line="480" w:lineRule="auto"/>
        <w:ind w:left="127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0C64F8">
        <w:rPr>
          <w:rFonts w:ascii="Times New Roman" w:hAnsi="Times New Roman" w:cs="Times New Roman"/>
          <w:b/>
          <w:sz w:val="24"/>
          <w:szCs w:val="24"/>
        </w:rPr>
        <w:t>Parsial</w:t>
      </w:r>
      <w:proofErr w:type="spellEnd"/>
      <w:r w:rsidRPr="000C64F8">
        <w:rPr>
          <w:rFonts w:ascii="Times New Roman" w:hAnsi="Times New Roman" w:cs="Times New Roman"/>
          <w:b/>
          <w:sz w:val="24"/>
          <w:szCs w:val="24"/>
        </w:rPr>
        <w:t xml:space="preserve"> (t)</w:t>
      </w:r>
    </w:p>
    <w:p w14:paraId="1AFB48C7" w14:textId="77777777" w:rsidR="00B160DB" w:rsidRDefault="00B160DB" w:rsidP="00B160DB">
      <w:pPr>
        <w:pStyle w:val="ListParagraph"/>
        <w:tabs>
          <w:tab w:val="left" w:pos="993"/>
          <w:tab w:val="left" w:pos="1985"/>
        </w:tabs>
        <w:spacing w:line="480" w:lineRule="auto"/>
        <w:ind w:left="1276"/>
        <w:jc w:val="both"/>
        <w:rPr>
          <w:rFonts w:ascii="Times New Roman" w:hAnsi="Times New Roman" w:cs="Times New Roman"/>
          <w:spacing w:val="1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0C64F8">
        <w:rPr>
          <w:rFonts w:ascii="Times New Roman" w:hAnsi="Times New Roman" w:cs="Times New Roman"/>
          <w:sz w:val="24"/>
          <w:szCs w:val="24"/>
        </w:rPr>
        <w:t xml:space="preserve">Uji t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guna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j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ubung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X)</w:t>
      </w:r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n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Y),</w:t>
      </w:r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pacing w:val="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Stre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X1)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fesionalisme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X2)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emimpin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X3)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nar-bena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Y)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pis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arsia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>.</w:t>
      </w:r>
    </w:p>
    <w:p w14:paraId="3523BE54" w14:textId="77777777" w:rsidR="00B160DB" w:rsidRDefault="00B160DB" w:rsidP="00B160DB">
      <w:pPr>
        <w:pStyle w:val="ListParagraph"/>
        <w:tabs>
          <w:tab w:val="left" w:pos="993"/>
          <w:tab w:val="left" w:pos="1985"/>
        </w:tabs>
        <w:spacing w:line="48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ab/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Uji t pada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sar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au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individual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erang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lastRenderedPageBreak/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level 0,05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α=5%).</w:t>
      </w:r>
      <w:r>
        <w:rPr>
          <w:rFonts w:ascii="Times New Roman" w:hAnsi="Times New Roman" w:cs="Times New Roman"/>
          <w:spacing w:val="5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erima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ola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laku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:</w:t>
      </w:r>
    </w:p>
    <w:p w14:paraId="374973A8" w14:textId="77777777" w:rsidR="00B160DB" w:rsidRPr="008B1EE1" w:rsidRDefault="00B160DB" w:rsidP="00CC08FD">
      <w:pPr>
        <w:pStyle w:val="ListParagraph"/>
        <w:widowControl w:val="0"/>
        <w:numPr>
          <w:ilvl w:val="0"/>
          <w:numId w:val="38"/>
        </w:numPr>
        <w:tabs>
          <w:tab w:val="left" w:pos="1560"/>
        </w:tabs>
        <w:autoSpaceDE w:val="0"/>
        <w:autoSpaceDN w:val="0"/>
        <w:spacing w:before="1" w:after="0" w:line="480" w:lineRule="auto"/>
        <w:ind w:left="1560" w:right="49" w:hanging="259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gt;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ol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)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17E6D764" w14:textId="77777777" w:rsidR="00B160DB" w:rsidRPr="008B1EE1" w:rsidRDefault="00B160DB" w:rsidP="00CC08FD">
      <w:pPr>
        <w:pStyle w:val="ListParagraph"/>
        <w:widowControl w:val="0"/>
        <w:numPr>
          <w:ilvl w:val="0"/>
          <w:numId w:val="38"/>
        </w:numPr>
        <w:tabs>
          <w:tab w:val="left" w:pos="1560"/>
        </w:tabs>
        <w:autoSpaceDE w:val="0"/>
        <w:autoSpaceDN w:val="0"/>
        <w:spacing w:before="1" w:after="0" w:line="480" w:lineRule="auto"/>
        <w:ind w:left="1560" w:right="49" w:hanging="259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rFonts w:ascii="Times New Roman" w:hAnsi="Times New Roman" w:cs="Times New Roman"/>
          <w:sz w:val="24"/>
          <w:szCs w:val="24"/>
          <w:lang w:bidi="hi-IN"/>
        </w:rPr>
        <w:t>Jika</w:t>
      </w:r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8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&lt;</w:t>
      </w:r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0,05</w:t>
      </w:r>
      <w:r>
        <w:rPr>
          <w:rFonts w:ascii="Times New Roman" w:hAnsi="Times New Roman" w:cs="Times New Roman"/>
          <w:spacing w:val="10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ipotesis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erima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i</w:t>
      </w:r>
      <w:proofErr w:type="spellEnd"/>
      <w:r>
        <w:rPr>
          <w:rFonts w:ascii="Times New Roman" w:hAnsi="Times New Roman" w:cs="Times New Roman"/>
          <w:spacing w:val="2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pacing w:val="2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2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pacing w:val="2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2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pacing w:val="2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</w:p>
    <w:p w14:paraId="0DE1C543" w14:textId="77777777" w:rsidR="00B160DB" w:rsidRPr="00E01EB4" w:rsidRDefault="00B160DB" w:rsidP="00B160DB">
      <w:pPr>
        <w:widowControl w:val="0"/>
        <w:tabs>
          <w:tab w:val="left" w:pos="1560"/>
        </w:tabs>
        <w:autoSpaceDE w:val="0"/>
        <w:autoSpaceDN w:val="0"/>
        <w:spacing w:before="1" w:after="0" w:line="480" w:lineRule="auto"/>
        <w:ind w:right="49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r>
        <w:rPr>
          <w:noProof/>
        </w:rPr>
        <w:drawing>
          <wp:anchor distT="0" distB="0" distL="114300" distR="114300" simplePos="0" relativeHeight="251676672" behindDoc="1" locked="0" layoutInCell="1" allowOverlap="1" wp14:anchorId="796EC17C" wp14:editId="29019E9F">
            <wp:simplePos x="0" y="0"/>
            <wp:positionH relativeFrom="column">
              <wp:posOffset>929864</wp:posOffset>
            </wp:positionH>
            <wp:positionV relativeFrom="paragraph">
              <wp:posOffset>13074</wp:posOffset>
            </wp:positionV>
            <wp:extent cx="3906520" cy="1076325"/>
            <wp:effectExtent l="0" t="0" r="0" b="9525"/>
            <wp:wrapNone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6520" cy="10763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9595C14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sz w:val="24"/>
          <w:szCs w:val="24"/>
        </w:rPr>
      </w:pPr>
      <w:r w:rsidRPr="000C64F8">
        <w:rPr>
          <w:rFonts w:ascii="Times New Roman" w:hAnsi="Times New Roman" w:cs="Times New Roman"/>
          <w:sz w:val="24"/>
          <w:szCs w:val="24"/>
        </w:rPr>
        <w:t xml:space="preserve">       </w:t>
      </w:r>
    </w:p>
    <w:p w14:paraId="642E42B4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sz w:val="24"/>
          <w:szCs w:val="24"/>
        </w:rPr>
      </w:pPr>
    </w:p>
    <w:p w14:paraId="5DC1F29E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jc w:val="center"/>
        <w:rPr>
          <w:rFonts w:ascii="Times New Roman" w:hAnsi="Times New Roman" w:cs="Times New Roman"/>
          <w:sz w:val="24"/>
          <w:szCs w:val="24"/>
        </w:rPr>
      </w:pPr>
    </w:p>
    <w:p w14:paraId="74858192" w14:textId="77777777" w:rsidR="00B160DB" w:rsidRDefault="00B160DB" w:rsidP="00B160DB">
      <w:pPr>
        <w:pStyle w:val="ListParagraph"/>
        <w:widowControl w:val="0"/>
        <w:autoSpaceDE w:val="0"/>
        <w:autoSpaceDN w:val="0"/>
        <w:spacing w:before="1" w:after="0"/>
        <w:ind w:left="0" w:right="49"/>
        <w:rPr>
          <w:rFonts w:ascii="Times New Roman" w:hAnsi="Times New Roman" w:cs="Times New Roman"/>
          <w:sz w:val="24"/>
          <w:szCs w:val="24"/>
        </w:rPr>
      </w:pPr>
    </w:p>
    <w:p w14:paraId="40C8A6A4" w14:textId="0629E363" w:rsidR="00B160DB" w:rsidRPr="001E6CC5" w:rsidRDefault="001E6CC5" w:rsidP="00B160DB">
      <w:pPr>
        <w:pStyle w:val="ListParagraph"/>
        <w:widowControl w:val="0"/>
        <w:autoSpaceDE w:val="0"/>
        <w:autoSpaceDN w:val="0"/>
        <w:spacing w:before="1" w:after="0"/>
        <w:ind w:left="1276" w:right="49"/>
        <w:jc w:val="center"/>
        <w:rPr>
          <w:rFonts w:ascii="Times New Roman" w:hAnsi="Times New Roman" w:cs="Times New Roman"/>
          <w:sz w:val="20"/>
          <w:szCs w:val="20"/>
          <w:lang w:bidi="hi-IN"/>
        </w:rPr>
      </w:pPr>
      <w:r w:rsidRPr="001E6CC5">
        <w:rPr>
          <w:rFonts w:ascii="Times New Roman" w:hAnsi="Times New Roman" w:cs="Times New Roman"/>
          <w:sz w:val="20"/>
          <w:szCs w:val="20"/>
          <w:lang w:bidi="hi-IN"/>
        </w:rPr>
        <w:t>Gambar III.2</w:t>
      </w:r>
      <w:r w:rsidR="00B160DB" w:rsidRPr="001E6CC5">
        <w:rPr>
          <w:rFonts w:ascii="Times New Roman" w:hAnsi="Times New Roman" w:cs="Times New Roman"/>
          <w:sz w:val="20"/>
          <w:szCs w:val="20"/>
          <w:lang w:bidi="hi-IN"/>
        </w:rPr>
        <w:t>.</w:t>
      </w:r>
    </w:p>
    <w:p w14:paraId="6CADAAEE" w14:textId="77777777" w:rsidR="00B160DB" w:rsidRPr="001E6CC5" w:rsidRDefault="00B160DB" w:rsidP="00B160DB">
      <w:pPr>
        <w:pStyle w:val="ListParagraph"/>
        <w:widowControl w:val="0"/>
        <w:autoSpaceDE w:val="0"/>
        <w:autoSpaceDN w:val="0"/>
        <w:spacing w:before="1" w:after="0"/>
        <w:ind w:left="1276" w:right="49"/>
        <w:jc w:val="center"/>
        <w:rPr>
          <w:rFonts w:ascii="Times New Roman" w:hAnsi="Times New Roman" w:cs="Times New Roman"/>
          <w:sz w:val="20"/>
          <w:szCs w:val="20"/>
          <w:lang w:bidi="hi-IN"/>
        </w:rPr>
      </w:pPr>
      <w:proofErr w:type="spellStart"/>
      <w:r w:rsidRPr="001E6CC5">
        <w:rPr>
          <w:rFonts w:ascii="Times New Roman" w:hAnsi="Times New Roman" w:cs="Times New Roman"/>
          <w:sz w:val="20"/>
          <w:szCs w:val="20"/>
          <w:lang w:bidi="hi-IN"/>
        </w:rPr>
        <w:t>Kurva</w:t>
      </w:r>
      <w:proofErr w:type="spellEnd"/>
      <w:r w:rsidRPr="001E6CC5">
        <w:rPr>
          <w:rFonts w:ascii="Times New Roman" w:hAnsi="Times New Roman" w:cs="Times New Roman"/>
          <w:sz w:val="20"/>
          <w:szCs w:val="20"/>
          <w:lang w:bidi="hi-IN"/>
        </w:rPr>
        <w:t xml:space="preserve"> </w:t>
      </w:r>
      <w:proofErr w:type="spellStart"/>
      <w:r w:rsidRPr="001E6CC5">
        <w:rPr>
          <w:rFonts w:ascii="Times New Roman" w:hAnsi="Times New Roman" w:cs="Times New Roman"/>
          <w:sz w:val="20"/>
          <w:szCs w:val="20"/>
          <w:lang w:bidi="hi-IN"/>
        </w:rPr>
        <w:t>Distribusi</w:t>
      </w:r>
      <w:proofErr w:type="spellEnd"/>
      <w:r w:rsidRPr="001E6CC5">
        <w:rPr>
          <w:rFonts w:ascii="Times New Roman" w:hAnsi="Times New Roman" w:cs="Times New Roman"/>
          <w:sz w:val="20"/>
          <w:szCs w:val="20"/>
          <w:lang w:bidi="hi-IN"/>
        </w:rPr>
        <w:t xml:space="preserve"> Uji t</w:t>
      </w:r>
    </w:p>
    <w:p w14:paraId="5D8365FE" w14:textId="77777777" w:rsidR="00B160DB" w:rsidRPr="00E01EB4" w:rsidRDefault="00B160DB" w:rsidP="00B160DB">
      <w:pPr>
        <w:pStyle w:val="ListParagraph"/>
        <w:widowControl w:val="0"/>
        <w:autoSpaceDE w:val="0"/>
        <w:autoSpaceDN w:val="0"/>
        <w:spacing w:before="1" w:after="0"/>
        <w:ind w:left="1276" w:right="49"/>
        <w:jc w:val="center"/>
        <w:rPr>
          <w:rFonts w:ascii="Times New Roman" w:hAnsi="Times New Roman" w:cs="Times New Roman"/>
          <w:b/>
          <w:sz w:val="24"/>
          <w:szCs w:val="24"/>
          <w:lang w:bidi="hi-IN"/>
        </w:rPr>
      </w:pPr>
    </w:p>
    <w:p w14:paraId="14ECB318" w14:textId="77777777" w:rsidR="00B160DB" w:rsidRDefault="00B160DB" w:rsidP="00CC08FD">
      <w:pPr>
        <w:pStyle w:val="ListParagraph"/>
        <w:numPr>
          <w:ilvl w:val="6"/>
          <w:numId w:val="5"/>
        </w:numPr>
        <w:tabs>
          <w:tab w:val="left" w:pos="993"/>
          <w:tab w:val="left" w:pos="1276"/>
        </w:tabs>
        <w:spacing w:line="480" w:lineRule="auto"/>
        <w:ind w:left="127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etermin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(R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579F4FD2" w14:textId="77777777" w:rsidR="00B160DB" w:rsidRDefault="00B160DB" w:rsidP="00B160DB">
      <w:pPr>
        <w:spacing w:after="0" w:line="480" w:lineRule="auto"/>
        <w:ind w:left="1276" w:right="49" w:firstLine="709"/>
        <w:jc w:val="both"/>
        <w:rPr>
          <w:rFonts w:ascii="Times New Roman" w:hAnsi="Times New Roman" w:cs="Times New Roman"/>
          <w:sz w:val="24"/>
          <w:szCs w:val="24"/>
          <w:lang w:bidi="hi-IN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termina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) pada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sar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ruh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(Stress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fesionalisme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pemimpin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)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jabar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terminas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o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0) dan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(1). Nilai 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ci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mampu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-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)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–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. Nilai 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dekat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hampi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form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butuhka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lastRenderedPageBreak/>
        <w:t>menganalis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-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car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mu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3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terminasi</w:t>
      </w:r>
      <w:proofErr w:type="spellEnd"/>
      <w:r>
        <w:rPr>
          <w:rFonts w:ascii="Times New Roman" w:hAnsi="Times New Roman" w:cs="Times New Roman"/>
          <w:spacing w:val="3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pacing w:val="37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data</w:t>
      </w:r>
      <w:r>
        <w:rPr>
          <w:rFonts w:ascii="Times New Roman" w:hAnsi="Times New Roman" w:cs="Times New Roman"/>
          <w:spacing w:val="3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lang</w:t>
      </w:r>
      <w:proofErr w:type="spellEnd"/>
      <w:r>
        <w:rPr>
          <w:rFonts w:ascii="Times New Roman" w:hAnsi="Times New Roman" w:cs="Times New Roman"/>
          <w:spacing w:val="3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latif</w:t>
      </w:r>
      <w:proofErr w:type="spellEnd"/>
      <w:r>
        <w:rPr>
          <w:rFonts w:ascii="Times New Roman" w:hAnsi="Times New Roman" w:cs="Times New Roman"/>
          <w:spacing w:val="3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ndah</w:t>
      </w:r>
      <w:proofErr w:type="spellEnd"/>
      <w:r>
        <w:rPr>
          <w:rFonts w:ascii="Times New Roman" w:hAnsi="Times New Roman" w:cs="Times New Roman"/>
          <w:spacing w:val="3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ena</w:t>
      </w:r>
      <w:proofErr w:type="spellEnd"/>
      <w:r>
        <w:rPr>
          <w:rFonts w:ascii="Times New Roman" w:hAnsi="Times New Roman" w:cs="Times New Roman"/>
          <w:spacing w:val="38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nya</w:t>
      </w:r>
      <w:proofErr w:type="spellEnd"/>
      <w:r>
        <w:rPr>
          <w:rFonts w:ascii="Times New Roman" w:hAnsi="Times New Roman" w:cs="Times New Roman"/>
          <w:spacing w:val="39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si</w:t>
      </w:r>
      <w:proofErr w:type="spellEnd"/>
      <w:r>
        <w:rPr>
          <w:rFonts w:ascii="Times New Roman" w:hAnsi="Times New Roman" w:cs="Times New Roman"/>
          <w:spacing w:val="4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masing-masi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untu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(time</w:t>
      </w:r>
      <w:r>
        <w:rPr>
          <w:rFonts w:ascii="Times New Roman" w:hAnsi="Times New Roman" w:cs="Times New Roman"/>
          <w:i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series)</w:t>
      </w:r>
      <w:r>
        <w:rPr>
          <w:rFonts w:ascii="Times New Roman" w:hAnsi="Times New Roman" w:cs="Times New Roman"/>
          <w:i/>
          <w:spacing w:val="-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iasanya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mpunyai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termin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yang</w:t>
      </w:r>
      <w:r>
        <w:rPr>
          <w:rFonts w:ascii="Times New Roman" w:hAnsi="Times New Roman" w:cs="Times New Roman"/>
          <w:spacing w:val="-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nggi</w:t>
      </w:r>
      <w:proofErr w:type="spellEnd"/>
      <w:r>
        <w:rPr>
          <w:rFonts w:ascii="Times New Roman" w:hAnsi="Times New Roman" w:cs="Times New Roman"/>
          <w:spacing w:val="3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5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C7464D6" w14:textId="67A1998E" w:rsidR="008264AE" w:rsidRDefault="00B160DB" w:rsidP="002C67B4">
      <w:pPr>
        <w:spacing w:after="0" w:line="480" w:lineRule="auto"/>
        <w:ind w:left="1276" w:right="49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lemah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dasar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terminas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maksud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dalam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odel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ambah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dul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Oleh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anjur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 xml:space="preserve">Adjusted </w:t>
      </w:r>
      <w:r>
        <w:rPr>
          <w:rFonts w:ascii="Times New Roman" w:hAnsi="Times New Roman" w:cs="Times New Roman"/>
          <w:sz w:val="24"/>
          <w:szCs w:val="24"/>
          <w:lang w:bidi="hi-IN"/>
        </w:rPr>
        <w:t>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(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Adjusted</w:t>
      </w:r>
      <w:r>
        <w:rPr>
          <w:rFonts w:ascii="Times New Roman" w:hAnsi="Times New Roman" w:cs="Times New Roman"/>
          <w:i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R</w:t>
      </w:r>
      <w:r>
        <w:rPr>
          <w:rFonts w:ascii="Times New Roman" w:hAnsi="Times New Roman" w:cs="Times New Roman"/>
          <w:i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Square</w:t>
      </w:r>
      <w:r>
        <w:rPr>
          <w:rFonts w:ascii="Times New Roman" w:hAnsi="Times New Roman" w:cs="Times New Roman"/>
          <w:sz w:val="24"/>
          <w:szCs w:val="24"/>
          <w:lang w:bidi="hi-IN"/>
        </w:rPr>
        <w:t>)</w:t>
      </w:r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pada</w:t>
      </w:r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at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mengevaluasi</w:t>
      </w:r>
      <w:proofErr w:type="spellEnd"/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mana</w:t>
      </w:r>
      <w:r>
        <w:rPr>
          <w:rFonts w:ascii="Times New Roman" w:hAnsi="Times New Roman" w:cs="Times New Roman"/>
          <w:spacing w:val="-7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regresi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erbaik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>.</w:t>
      </w:r>
      <w:r>
        <w:rPr>
          <w:rFonts w:ascii="Times New Roman" w:hAnsi="Times New Roman" w:cs="Times New Roman"/>
          <w:spacing w:val="-5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idak</w:t>
      </w:r>
      <w:proofErr w:type="spellEnd"/>
      <w:r>
        <w:rPr>
          <w:rFonts w:ascii="Times New Roman" w:hAnsi="Times New Roman" w:cs="Times New Roman"/>
          <w:spacing w:val="-4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eperti</w:t>
      </w:r>
      <w:proofErr w:type="spellEnd"/>
      <w:r>
        <w:rPr>
          <w:rFonts w:ascii="Times New Roman" w:hAnsi="Times New Roman" w:cs="Times New Roman"/>
          <w:spacing w:val="-6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z w:val="24"/>
          <w:szCs w:val="24"/>
          <w:lang w:bidi="hi-I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nilai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bidi="hi-IN"/>
        </w:rPr>
        <w:t>Adjusted</w:t>
      </w:r>
      <w:r>
        <w:rPr>
          <w:rFonts w:ascii="Times New Roman" w:hAnsi="Times New Roman" w:cs="Times New Roman"/>
          <w:i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R</w:t>
      </w:r>
      <w:r>
        <w:rPr>
          <w:rFonts w:ascii="Times New Roman" w:hAnsi="Times New Roman" w:cs="Times New Roman"/>
          <w:sz w:val="24"/>
          <w:szCs w:val="24"/>
          <w:vertAlign w:val="superscript"/>
          <w:lang w:bidi="hi-IN"/>
        </w:rPr>
        <w:t>2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pat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hi-IN"/>
        </w:rPr>
        <w:t>naik</w:t>
      </w:r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taupu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turu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apabila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satu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variabel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independen</w:t>
      </w:r>
      <w:proofErr w:type="spellEnd"/>
      <w:r>
        <w:rPr>
          <w:rFonts w:ascii="Times New Roman" w:hAnsi="Times New Roman" w:cs="Times New Roman"/>
          <w:spacing w:val="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itambahkan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ke</w:t>
      </w:r>
      <w:proofErr w:type="spellEnd"/>
      <w:r>
        <w:rPr>
          <w:rFonts w:ascii="Times New Roman" w:hAnsi="Times New Roman" w:cs="Times New Roman"/>
          <w:spacing w:val="-1"/>
          <w:sz w:val="24"/>
          <w:szCs w:val="24"/>
          <w:lang w:bidi="hi-I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bidi="hi-IN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bidi="hi-IN"/>
        </w:rPr>
        <w:t xml:space="preserve"> model</w:t>
      </w:r>
      <w:r>
        <w:rPr>
          <w:rFonts w:ascii="Times New Roman" w:hAnsi="Times New Roman" w:cs="Times New Roman"/>
          <w:spacing w:val="2"/>
          <w:sz w:val="24"/>
          <w:szCs w:val="24"/>
          <w:lang w:bidi="hi-IN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bbins","given":"P Stephen","non-dropping-particle":"","parse-names":false,"suffix":""}],"id":"ITEM-1","issued":{"date-parts":[["2008"]]},"publisher":"PT. Indeks Kelompok Gramedia","title":"perilaku organisasi","type":"book"},"uris":["http://www.mendeley.com/documents/?uuid=bb791508-0e33-45e0-ad53-bd9506368074"]}],"mendeley":{"formattedCitation":"(P. S. Robbins, 2008)","plainTextFormattedCitation":"(P. S. Robbins, 2008)","previouslyFormattedCitation":"(P. S. Robbins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Ghozali, 2018: 9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7C6466">
        <w:rPr>
          <w:rFonts w:ascii="Times New Roman" w:hAnsi="Times New Roman" w:cs="Times New Roman"/>
          <w:sz w:val="24"/>
          <w:szCs w:val="24"/>
        </w:rPr>
        <w:t>.</w:t>
      </w:r>
    </w:p>
    <w:p w14:paraId="3D8CD7D8" w14:textId="612D2D78" w:rsidR="007C6466" w:rsidRDefault="007C6466" w:rsidP="002C67B4">
      <w:pPr>
        <w:spacing w:after="0" w:line="480" w:lineRule="auto"/>
        <w:ind w:left="1276" w:right="49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D3644C4" w14:textId="3BE4E245" w:rsidR="007C6466" w:rsidRDefault="007C6466" w:rsidP="002C67B4">
      <w:pPr>
        <w:spacing w:after="0" w:line="480" w:lineRule="auto"/>
        <w:ind w:left="1276" w:right="49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2876993" w14:textId="77777777" w:rsidR="007C6466" w:rsidRDefault="007C6466" w:rsidP="007C6466">
      <w:pPr>
        <w:tabs>
          <w:tab w:val="left" w:pos="993"/>
          <w:tab w:val="left" w:pos="1276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7C6466" w:rsidSect="008264AE">
          <w:pgSz w:w="11907" w:h="16840" w:code="9"/>
          <w:pgMar w:top="1701" w:right="1701" w:bottom="1701" w:left="2268" w:header="720" w:footer="720" w:gutter="0"/>
          <w:pgNumType w:start="29"/>
          <w:cols w:space="720"/>
          <w:docGrid w:linePitch="360"/>
        </w:sectPr>
      </w:pPr>
    </w:p>
    <w:p w14:paraId="164EBEE6" w14:textId="66779160" w:rsidR="00CF226C" w:rsidRPr="00B160DB" w:rsidRDefault="00CF226C" w:rsidP="00731B78">
      <w:pPr>
        <w:tabs>
          <w:tab w:val="left" w:pos="993"/>
          <w:tab w:val="left" w:pos="1276"/>
        </w:tabs>
        <w:spacing w:after="120" w:line="480" w:lineRule="auto"/>
        <w:jc w:val="center"/>
      </w:pPr>
    </w:p>
    <w:sectPr w:rsidR="00CF226C" w:rsidRPr="00B160DB" w:rsidSect="00731B78">
      <w:headerReference w:type="default" r:id="rId13"/>
      <w:footerReference w:type="first" r:id="rId14"/>
      <w:pgSz w:w="11907" w:h="16840" w:code="9"/>
      <w:pgMar w:top="1701" w:right="1701" w:bottom="1701" w:left="2268" w:header="720" w:footer="720" w:gutter="0"/>
      <w:pgNumType w:start="42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30A720" w14:textId="77777777" w:rsidR="001A3898" w:rsidRDefault="001A3898" w:rsidP="00284ACD">
      <w:pPr>
        <w:spacing w:after="0" w:line="240" w:lineRule="auto"/>
      </w:pPr>
      <w:r>
        <w:separator/>
      </w:r>
    </w:p>
  </w:endnote>
  <w:endnote w:type="continuationSeparator" w:id="0">
    <w:p w14:paraId="1B6D3A78" w14:textId="77777777" w:rsidR="001A3898" w:rsidRDefault="001A3898" w:rsidP="00284A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F4304" w14:textId="1F5836D7" w:rsidR="00097CF4" w:rsidRDefault="00097CF4">
    <w:pPr>
      <w:pStyle w:val="Footer"/>
      <w:jc w:val="center"/>
    </w:pPr>
  </w:p>
  <w:p w14:paraId="21BD2B22" w14:textId="77777777" w:rsidR="00097CF4" w:rsidRDefault="00097CF4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006407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A3BF54" w14:textId="5F72CE34" w:rsidR="00097CF4" w:rsidRDefault="00097C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A5BEC">
          <w:rPr>
            <w:noProof/>
          </w:rPr>
          <w:t>42</w:t>
        </w:r>
        <w:r>
          <w:rPr>
            <w:noProof/>
          </w:rPr>
          <w:fldChar w:fldCharType="end"/>
        </w:r>
      </w:p>
    </w:sdtContent>
  </w:sdt>
  <w:p w14:paraId="5FEFF54C" w14:textId="77777777" w:rsidR="00097CF4" w:rsidRDefault="00097CF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AD84" w14:textId="77777777" w:rsidR="00097CF4" w:rsidRDefault="00097C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12EB83" w14:textId="77777777" w:rsidR="001A3898" w:rsidRDefault="001A3898" w:rsidP="00284ACD">
      <w:pPr>
        <w:spacing w:after="0" w:line="240" w:lineRule="auto"/>
      </w:pPr>
      <w:r>
        <w:separator/>
      </w:r>
    </w:p>
  </w:footnote>
  <w:footnote w:type="continuationSeparator" w:id="0">
    <w:p w14:paraId="742C3821" w14:textId="77777777" w:rsidR="001A3898" w:rsidRDefault="001A3898" w:rsidP="00284A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940F91" w14:textId="77777777" w:rsidR="00097CF4" w:rsidRDefault="00097CF4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1C547" w14:textId="58260BEF" w:rsidR="00097CF4" w:rsidRDefault="00097CF4">
    <w:pPr>
      <w:pStyle w:val="Header"/>
      <w:jc w:val="right"/>
    </w:pPr>
  </w:p>
  <w:p w14:paraId="7E89F9B9" w14:textId="77777777" w:rsidR="00097CF4" w:rsidRDefault="00097CF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61E92"/>
    <w:multiLevelType w:val="hybridMultilevel"/>
    <w:tmpl w:val="EEFE1E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F1148"/>
    <w:multiLevelType w:val="hybridMultilevel"/>
    <w:tmpl w:val="76C6FA62"/>
    <w:lvl w:ilvl="0" w:tplc="04090019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F0A84"/>
    <w:multiLevelType w:val="hybridMultilevel"/>
    <w:tmpl w:val="5172F87C"/>
    <w:lvl w:ilvl="0" w:tplc="ABB4C1EC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4333EF"/>
    <w:multiLevelType w:val="hybridMultilevel"/>
    <w:tmpl w:val="C3E25ABA"/>
    <w:lvl w:ilvl="0" w:tplc="8D461E68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58743DB"/>
    <w:multiLevelType w:val="hybridMultilevel"/>
    <w:tmpl w:val="D50EF2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9C15065"/>
    <w:multiLevelType w:val="hybridMultilevel"/>
    <w:tmpl w:val="037E3A0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" w15:restartNumberingAfterBreak="0">
    <w:nsid w:val="09CE7864"/>
    <w:multiLevelType w:val="singleLevel"/>
    <w:tmpl w:val="0409000F"/>
    <w:lvl w:ilvl="0">
      <w:start w:val="1"/>
      <w:numFmt w:val="decimal"/>
      <w:lvlText w:val="%1."/>
      <w:lvlJc w:val="left"/>
      <w:pPr>
        <w:ind w:left="1440" w:hanging="360"/>
      </w:pPr>
    </w:lvl>
  </w:abstractNum>
  <w:abstractNum w:abstractNumId="7" w15:restartNumberingAfterBreak="0">
    <w:nsid w:val="0A2A18CA"/>
    <w:multiLevelType w:val="hybridMultilevel"/>
    <w:tmpl w:val="86E43B4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8" w15:restartNumberingAfterBreak="0">
    <w:nsid w:val="0C7937F3"/>
    <w:multiLevelType w:val="hybridMultilevel"/>
    <w:tmpl w:val="BC14C422"/>
    <w:lvl w:ilvl="0" w:tplc="79C861D0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18D7818"/>
    <w:multiLevelType w:val="hybridMultilevel"/>
    <w:tmpl w:val="E6B08FE8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0" w15:restartNumberingAfterBreak="0">
    <w:nsid w:val="11EE1D4F"/>
    <w:multiLevelType w:val="hybridMultilevel"/>
    <w:tmpl w:val="0C2AE4E6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1" w15:restartNumberingAfterBreak="0">
    <w:nsid w:val="120B63BF"/>
    <w:multiLevelType w:val="hybridMultilevel"/>
    <w:tmpl w:val="7F986EA4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282587"/>
    <w:multiLevelType w:val="hybridMultilevel"/>
    <w:tmpl w:val="DA1292DA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3794EC9"/>
    <w:multiLevelType w:val="hybridMultilevel"/>
    <w:tmpl w:val="8034ED00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139622BD"/>
    <w:multiLevelType w:val="hybridMultilevel"/>
    <w:tmpl w:val="C5A852E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5" w15:restartNumberingAfterBreak="0">
    <w:nsid w:val="13B23AD1"/>
    <w:multiLevelType w:val="hybridMultilevel"/>
    <w:tmpl w:val="129E8918"/>
    <w:lvl w:ilvl="0" w:tplc="C07A7F40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536699A"/>
    <w:multiLevelType w:val="hybridMultilevel"/>
    <w:tmpl w:val="1A38427E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65146EF"/>
    <w:multiLevelType w:val="hybridMultilevel"/>
    <w:tmpl w:val="F30E188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8" w15:restartNumberingAfterBreak="0">
    <w:nsid w:val="16666CDB"/>
    <w:multiLevelType w:val="hybridMultilevel"/>
    <w:tmpl w:val="478E862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A5156FF"/>
    <w:multiLevelType w:val="hybridMultilevel"/>
    <w:tmpl w:val="349C9478"/>
    <w:lvl w:ilvl="0" w:tplc="241810C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F8309EB"/>
    <w:multiLevelType w:val="hybridMultilevel"/>
    <w:tmpl w:val="6EA8871E"/>
    <w:lvl w:ilvl="0" w:tplc="04090019">
      <w:start w:val="1"/>
      <w:numFmt w:val="lowerLetter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21" w15:restartNumberingAfterBreak="0">
    <w:nsid w:val="1F8B54AC"/>
    <w:multiLevelType w:val="hybridMultilevel"/>
    <w:tmpl w:val="924A92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FA65CF5"/>
    <w:multiLevelType w:val="hybridMultilevel"/>
    <w:tmpl w:val="D6A4D9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08B3C22"/>
    <w:multiLevelType w:val="hybridMultilevel"/>
    <w:tmpl w:val="CAB64F1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36B0399"/>
    <w:multiLevelType w:val="hybridMultilevel"/>
    <w:tmpl w:val="4E0A31F2"/>
    <w:lvl w:ilvl="0" w:tplc="504E26EC">
      <w:start w:val="1"/>
      <w:numFmt w:val="lowerLetter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6480" w:hanging="18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2E469D70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42E2F46"/>
    <w:multiLevelType w:val="hybridMultilevel"/>
    <w:tmpl w:val="8C0873B8"/>
    <w:lvl w:ilvl="0" w:tplc="90DE4264">
      <w:start w:val="8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51E308A"/>
    <w:multiLevelType w:val="hybridMultilevel"/>
    <w:tmpl w:val="567EACE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710463B"/>
    <w:multiLevelType w:val="hybridMultilevel"/>
    <w:tmpl w:val="08D645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7D95A68"/>
    <w:multiLevelType w:val="hybridMultilevel"/>
    <w:tmpl w:val="FEBC23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2A861E67"/>
    <w:multiLevelType w:val="hybridMultilevel"/>
    <w:tmpl w:val="2A9290AE"/>
    <w:lvl w:ilvl="0" w:tplc="0409000B">
      <w:start w:val="1"/>
      <w:numFmt w:val="bullet"/>
      <w:lvlText w:val=""/>
      <w:lvlJc w:val="left"/>
      <w:pPr>
        <w:ind w:left="596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66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4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1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88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95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2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0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1725" w:hanging="360"/>
      </w:pPr>
      <w:rPr>
        <w:rFonts w:ascii="Wingdings" w:hAnsi="Wingdings" w:hint="default"/>
      </w:rPr>
    </w:lvl>
  </w:abstractNum>
  <w:abstractNum w:abstractNumId="30" w15:restartNumberingAfterBreak="0">
    <w:nsid w:val="2B580AEC"/>
    <w:multiLevelType w:val="hybridMultilevel"/>
    <w:tmpl w:val="7FFC60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BF5082D"/>
    <w:multiLevelType w:val="hybridMultilevel"/>
    <w:tmpl w:val="20E44F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D282156"/>
    <w:multiLevelType w:val="hybridMultilevel"/>
    <w:tmpl w:val="5EC65DB0"/>
    <w:lvl w:ilvl="0" w:tplc="9A36BA00">
      <w:start w:val="1"/>
      <w:numFmt w:val="lowerLetter"/>
      <w:lvlText w:val="%1."/>
      <w:lvlJc w:val="left"/>
      <w:pPr>
        <w:ind w:left="0" w:firstLine="0"/>
      </w:pPr>
      <w:rPr>
        <w:rFonts w:ascii="Times New Roman" w:eastAsia="SimSu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2E1234CA"/>
    <w:multiLevelType w:val="hybridMultilevel"/>
    <w:tmpl w:val="C1A2D584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A948B564">
      <w:start w:val="1"/>
      <w:numFmt w:val="decimal"/>
      <w:lvlText w:val="%2."/>
      <w:lvlJc w:val="left"/>
      <w:pPr>
        <w:ind w:left="2433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4" w15:restartNumberingAfterBreak="0">
    <w:nsid w:val="2EE53331"/>
    <w:multiLevelType w:val="hybridMultilevel"/>
    <w:tmpl w:val="45182B84"/>
    <w:lvl w:ilvl="0" w:tplc="0409000F">
      <w:start w:val="1"/>
      <w:numFmt w:val="decimal"/>
      <w:lvlText w:val="%1."/>
      <w:lvlJc w:val="left"/>
      <w:pPr>
        <w:ind w:left="0" w:firstLine="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1527761"/>
    <w:multiLevelType w:val="multilevel"/>
    <w:tmpl w:val="79261F9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."/>
      <w:lvlJc w:val="left"/>
      <w:pPr>
        <w:ind w:left="1785" w:hanging="705"/>
      </w:pPr>
    </w:lvl>
    <w:lvl w:ilvl="2">
      <w:start w:val="1"/>
      <w:numFmt w:val="decimal"/>
      <w:isLgl/>
      <w:lvlText w:val="%1.%2.%3."/>
      <w:lvlJc w:val="left"/>
      <w:pPr>
        <w:ind w:left="1800" w:hanging="720"/>
      </w:pPr>
    </w:lvl>
    <w:lvl w:ilvl="3">
      <w:start w:val="1"/>
      <w:numFmt w:val="decimal"/>
      <w:isLgl/>
      <w:lvlText w:val="%1.%2.%3.%4."/>
      <w:lvlJc w:val="left"/>
      <w:pPr>
        <w:ind w:left="1800" w:hanging="720"/>
      </w:pPr>
    </w:lvl>
    <w:lvl w:ilvl="4">
      <w:start w:val="1"/>
      <w:numFmt w:val="decimal"/>
      <w:isLgl/>
      <w:lvlText w:val="%1.%2.%3.%4.%5."/>
      <w:lvlJc w:val="left"/>
      <w:pPr>
        <w:ind w:left="2160" w:hanging="1080"/>
      </w:pPr>
    </w:lvl>
    <w:lvl w:ilvl="5">
      <w:start w:val="1"/>
      <w:numFmt w:val="decimal"/>
      <w:isLgl/>
      <w:lvlText w:val="%1.%2.%3.%4.%5.%6."/>
      <w:lvlJc w:val="left"/>
      <w:pPr>
        <w:ind w:left="2160" w:hanging="1080"/>
      </w:pPr>
    </w:lvl>
    <w:lvl w:ilvl="6">
      <w:start w:val="1"/>
      <w:numFmt w:val="decimal"/>
      <w:isLgl/>
      <w:lvlText w:val="%1.%2.%3.%4.%5.%6.%7."/>
      <w:lvlJc w:val="left"/>
      <w:pPr>
        <w:ind w:left="2520" w:hanging="1440"/>
      </w:p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</w:lvl>
  </w:abstractNum>
  <w:abstractNum w:abstractNumId="36" w15:restartNumberingAfterBreak="0">
    <w:nsid w:val="33DC4174"/>
    <w:multiLevelType w:val="hybridMultilevel"/>
    <w:tmpl w:val="60AC31B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4961A82"/>
    <w:multiLevelType w:val="hybridMultilevel"/>
    <w:tmpl w:val="058C1990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74A4F14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B2952C3"/>
    <w:multiLevelType w:val="hybridMultilevel"/>
    <w:tmpl w:val="846CB5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B99155C"/>
    <w:multiLevelType w:val="hybridMultilevel"/>
    <w:tmpl w:val="038ECECE"/>
    <w:lvl w:ilvl="0" w:tplc="410CD8BC">
      <w:start w:val="1"/>
      <w:numFmt w:val="decimal"/>
      <w:lvlText w:val="%1."/>
      <w:lvlJc w:val="left"/>
      <w:pPr>
        <w:ind w:left="0" w:firstLine="0"/>
      </w:pPr>
      <w:rPr>
        <w:b w:val="0"/>
        <w:bCs/>
        <w:i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D261652"/>
    <w:multiLevelType w:val="hybridMultilevel"/>
    <w:tmpl w:val="06FC4FA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2" w15:restartNumberingAfterBreak="0">
    <w:nsid w:val="3D994D93"/>
    <w:multiLevelType w:val="hybridMultilevel"/>
    <w:tmpl w:val="8348F53E"/>
    <w:lvl w:ilvl="0" w:tplc="D3B8C468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DFF31C9"/>
    <w:multiLevelType w:val="hybridMultilevel"/>
    <w:tmpl w:val="6E5A0ADA"/>
    <w:lvl w:ilvl="0" w:tplc="0409000F">
      <w:start w:val="1"/>
      <w:numFmt w:val="decimal"/>
      <w:lvlText w:val="%1."/>
      <w:lvlJc w:val="left"/>
      <w:pPr>
        <w:ind w:left="3960" w:hanging="360"/>
      </w:p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44" w15:restartNumberingAfterBreak="0">
    <w:nsid w:val="3E2600E1"/>
    <w:multiLevelType w:val="hybridMultilevel"/>
    <w:tmpl w:val="07687882"/>
    <w:lvl w:ilvl="0" w:tplc="7ED89884">
      <w:start w:val="1"/>
      <w:numFmt w:val="decimal"/>
      <w:lvlText w:val="%1."/>
      <w:lvlJc w:val="left"/>
      <w:pPr>
        <w:ind w:left="0" w:firstLine="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EEF0744"/>
    <w:multiLevelType w:val="hybridMultilevel"/>
    <w:tmpl w:val="E320FD8A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6" w15:restartNumberingAfterBreak="0">
    <w:nsid w:val="417743E0"/>
    <w:multiLevelType w:val="hybridMultilevel"/>
    <w:tmpl w:val="61B01AAE"/>
    <w:lvl w:ilvl="0" w:tplc="F73A31CA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41B63367"/>
    <w:multiLevelType w:val="hybridMultilevel"/>
    <w:tmpl w:val="9D264446"/>
    <w:lvl w:ilvl="0" w:tplc="DB9C82DA">
      <w:start w:val="7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2FB4CB3"/>
    <w:multiLevelType w:val="hybridMultilevel"/>
    <w:tmpl w:val="E77C0D22"/>
    <w:lvl w:ilvl="0" w:tplc="355209E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34A4082"/>
    <w:multiLevelType w:val="hybridMultilevel"/>
    <w:tmpl w:val="0CF2025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44CE63FF"/>
    <w:multiLevelType w:val="hybridMultilevel"/>
    <w:tmpl w:val="1638BFB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1" w15:restartNumberingAfterBreak="0">
    <w:nsid w:val="46631067"/>
    <w:multiLevelType w:val="hybridMultilevel"/>
    <w:tmpl w:val="08EE12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8162A17"/>
    <w:multiLevelType w:val="hybridMultilevel"/>
    <w:tmpl w:val="B4D62230"/>
    <w:lvl w:ilvl="0" w:tplc="0421000F">
      <w:start w:val="1"/>
      <w:numFmt w:val="decimal"/>
      <w:lvlText w:val="%1."/>
      <w:lvlJc w:val="left"/>
      <w:pPr>
        <w:ind w:left="2138" w:hanging="360"/>
      </w:pPr>
    </w:lvl>
    <w:lvl w:ilvl="1" w:tplc="0421000F">
      <w:start w:val="1"/>
      <w:numFmt w:val="decimal"/>
      <w:lvlText w:val="%2."/>
      <w:lvlJc w:val="left"/>
      <w:pPr>
        <w:ind w:left="2858" w:hanging="360"/>
      </w:pPr>
    </w:lvl>
    <w:lvl w:ilvl="2" w:tplc="43E6345A">
      <w:start w:val="1"/>
      <w:numFmt w:val="upperLetter"/>
      <w:lvlText w:val="%3."/>
      <w:lvlJc w:val="left"/>
      <w:pPr>
        <w:ind w:left="3758" w:hanging="360"/>
      </w:pPr>
      <w:rPr>
        <w:rFonts w:hint="default"/>
      </w:rPr>
    </w:lvl>
    <w:lvl w:ilvl="3" w:tplc="F536E42E">
      <w:start w:val="1"/>
      <w:numFmt w:val="lowerLetter"/>
      <w:lvlText w:val="%4."/>
      <w:lvlJc w:val="left"/>
      <w:pPr>
        <w:ind w:left="4298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3" w15:restartNumberingAfterBreak="0">
    <w:nsid w:val="4C4372F3"/>
    <w:multiLevelType w:val="hybridMultilevel"/>
    <w:tmpl w:val="2CF05B18"/>
    <w:lvl w:ilvl="0" w:tplc="0AB0666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EBB1FE2"/>
    <w:multiLevelType w:val="hybridMultilevel"/>
    <w:tmpl w:val="D08870E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1E204BB"/>
    <w:multiLevelType w:val="multilevel"/>
    <w:tmpl w:val="7F4031AC"/>
    <w:lvl w:ilvl="0">
      <w:start w:val="3"/>
      <w:numFmt w:val="decimal"/>
      <w:lvlText w:val="%1"/>
      <w:lvlJc w:val="left"/>
      <w:pPr>
        <w:ind w:left="1636" w:hanging="720"/>
      </w:pPr>
      <w:rPr>
        <w:lang w:eastAsia="en-US" w:bidi="ar-SA"/>
      </w:rPr>
    </w:lvl>
    <w:lvl w:ilvl="1">
      <w:start w:val="6"/>
      <w:numFmt w:val="decimal"/>
      <w:lvlText w:val="%1.%2"/>
      <w:lvlJc w:val="left"/>
      <w:pPr>
        <w:ind w:left="1636" w:hanging="720"/>
      </w:pPr>
      <w:rPr>
        <w:lang w:eastAsia="en-US" w:bidi="ar-SA"/>
      </w:rPr>
    </w:lvl>
    <w:lvl w:ilvl="2">
      <w:start w:val="3"/>
      <w:numFmt w:val="decimal"/>
      <w:lvlText w:val="%1.%2.%3"/>
      <w:lvlJc w:val="left"/>
      <w:pPr>
        <w:ind w:left="1636" w:hanging="720"/>
      </w:pPr>
      <w:rPr>
        <w:lang w:eastAsia="en-US" w:bidi="ar-SA"/>
      </w:rPr>
    </w:lvl>
    <w:lvl w:ilvl="3">
      <w:start w:val="1"/>
      <w:numFmt w:val="decimal"/>
      <w:lvlText w:val="3.5.3.%4"/>
      <w:lvlJc w:val="left"/>
      <w:pPr>
        <w:ind w:left="1636" w:hanging="720"/>
      </w:pPr>
      <w:rPr>
        <w:b/>
        <w:bCs/>
        <w:w w:val="100"/>
        <w:sz w:val="24"/>
        <w:szCs w:val="24"/>
        <w:lang w:eastAsia="en-US" w:bidi="ar-SA"/>
      </w:rPr>
    </w:lvl>
    <w:lvl w:ilvl="4">
      <w:start w:val="1"/>
      <w:numFmt w:val="decimal"/>
      <w:lvlText w:val="%5."/>
      <w:lvlJc w:val="left"/>
      <w:pPr>
        <w:ind w:left="2368" w:hanging="732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5">
      <w:numFmt w:val="bullet"/>
      <w:lvlText w:val="•"/>
      <w:lvlJc w:val="left"/>
      <w:pPr>
        <w:ind w:left="5631" w:hanging="732"/>
      </w:pPr>
      <w:rPr>
        <w:lang w:eastAsia="en-US" w:bidi="ar-SA"/>
      </w:rPr>
    </w:lvl>
    <w:lvl w:ilvl="6">
      <w:numFmt w:val="bullet"/>
      <w:lvlText w:val="•"/>
      <w:lvlJc w:val="left"/>
      <w:pPr>
        <w:ind w:left="6448" w:hanging="732"/>
      </w:pPr>
      <w:rPr>
        <w:lang w:eastAsia="en-US" w:bidi="ar-SA"/>
      </w:rPr>
    </w:lvl>
    <w:lvl w:ilvl="7">
      <w:numFmt w:val="bullet"/>
      <w:lvlText w:val="•"/>
      <w:lvlJc w:val="left"/>
      <w:pPr>
        <w:ind w:left="7266" w:hanging="732"/>
      </w:pPr>
      <w:rPr>
        <w:lang w:eastAsia="en-US" w:bidi="ar-SA"/>
      </w:rPr>
    </w:lvl>
    <w:lvl w:ilvl="8">
      <w:numFmt w:val="bullet"/>
      <w:lvlText w:val="•"/>
      <w:lvlJc w:val="left"/>
      <w:pPr>
        <w:ind w:left="8084" w:hanging="732"/>
      </w:pPr>
      <w:rPr>
        <w:lang w:eastAsia="en-US" w:bidi="ar-SA"/>
      </w:rPr>
    </w:lvl>
  </w:abstractNum>
  <w:abstractNum w:abstractNumId="56" w15:restartNumberingAfterBreak="0">
    <w:nsid w:val="53B92788"/>
    <w:multiLevelType w:val="hybridMultilevel"/>
    <w:tmpl w:val="D7462514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586505F"/>
    <w:multiLevelType w:val="hybridMultilevel"/>
    <w:tmpl w:val="264C79D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8" w15:restartNumberingAfterBreak="0">
    <w:nsid w:val="6414240E"/>
    <w:multiLevelType w:val="hybridMultilevel"/>
    <w:tmpl w:val="E2EAE6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F2B0A9F"/>
    <w:multiLevelType w:val="hybridMultilevel"/>
    <w:tmpl w:val="667E5572"/>
    <w:lvl w:ilvl="0" w:tplc="054690BC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13251DB"/>
    <w:multiLevelType w:val="hybridMultilevel"/>
    <w:tmpl w:val="56709A86"/>
    <w:lvl w:ilvl="0" w:tplc="0409000F">
      <w:start w:val="1"/>
      <w:numFmt w:val="decimal"/>
      <w:lvlText w:val="%1."/>
      <w:lvlJc w:val="left"/>
      <w:pPr>
        <w:ind w:left="50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61" w15:restartNumberingAfterBreak="0">
    <w:nsid w:val="75E106C3"/>
    <w:multiLevelType w:val="hybridMultilevel"/>
    <w:tmpl w:val="1A66FF30"/>
    <w:lvl w:ilvl="0" w:tplc="38A2F7B2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6AE4F6C"/>
    <w:multiLevelType w:val="hybridMultilevel"/>
    <w:tmpl w:val="6062F854"/>
    <w:lvl w:ilvl="0" w:tplc="82E87A58">
      <w:start w:val="4"/>
      <w:numFmt w:val="decimal"/>
      <w:lvlText w:val="%1."/>
      <w:lvlJc w:val="left"/>
      <w:pPr>
        <w:ind w:left="5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71836E8"/>
    <w:multiLevelType w:val="hybridMultilevel"/>
    <w:tmpl w:val="63B0E6C6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77721E17"/>
    <w:multiLevelType w:val="hybridMultilevel"/>
    <w:tmpl w:val="FB4EA582"/>
    <w:lvl w:ilvl="0" w:tplc="04090019">
      <w:start w:val="1"/>
      <w:numFmt w:val="lowerLetter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65" w15:restartNumberingAfterBreak="0">
    <w:nsid w:val="795038B3"/>
    <w:multiLevelType w:val="hybridMultilevel"/>
    <w:tmpl w:val="BF4E9A80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6" w15:restartNumberingAfterBreak="0">
    <w:nsid w:val="7C07638C"/>
    <w:multiLevelType w:val="hybridMultilevel"/>
    <w:tmpl w:val="B8EE06FA"/>
    <w:lvl w:ilvl="0" w:tplc="B50C1F80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C6E5B16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EC52411"/>
    <w:multiLevelType w:val="hybridMultilevel"/>
    <w:tmpl w:val="FF54F808"/>
    <w:lvl w:ilvl="0" w:tplc="7A44F448">
      <w:start w:val="2"/>
      <w:numFmt w:val="decimal"/>
      <w:lvlText w:val="%1."/>
      <w:lvlJc w:val="left"/>
      <w:pPr>
        <w:ind w:left="0" w:firstLine="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7F8E4325"/>
    <w:multiLevelType w:val="hybridMultilevel"/>
    <w:tmpl w:val="6A0A8B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7FDB3B82"/>
    <w:multiLevelType w:val="hybridMultilevel"/>
    <w:tmpl w:val="F304788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6"/>
  </w:num>
  <w:num w:numId="2">
    <w:abstractNumId w:val="15"/>
  </w:num>
  <w:num w:numId="3">
    <w:abstractNumId w:val="48"/>
  </w:num>
  <w:num w:numId="4">
    <w:abstractNumId w:val="67"/>
  </w:num>
  <w:num w:numId="5">
    <w:abstractNumId w:val="56"/>
  </w:num>
  <w:num w:numId="6">
    <w:abstractNumId w:val="16"/>
  </w:num>
  <w:num w:numId="7">
    <w:abstractNumId w:val="38"/>
  </w:num>
  <w:num w:numId="8">
    <w:abstractNumId w:val="4"/>
  </w:num>
  <w:num w:numId="9">
    <w:abstractNumId w:val="64"/>
  </w:num>
  <w:num w:numId="10">
    <w:abstractNumId w:val="37"/>
  </w:num>
  <w:num w:numId="11">
    <w:abstractNumId w:val="28"/>
  </w:num>
  <w:num w:numId="12">
    <w:abstractNumId w:val="8"/>
  </w:num>
  <w:num w:numId="13">
    <w:abstractNumId w:val="25"/>
  </w:num>
  <w:num w:numId="14">
    <w:abstractNumId w:val="53"/>
  </w:num>
  <w:num w:numId="15">
    <w:abstractNumId w:val="2"/>
  </w:num>
  <w:num w:numId="16">
    <w:abstractNumId w:val="42"/>
  </w:num>
  <w:num w:numId="17">
    <w:abstractNumId w:val="31"/>
  </w:num>
  <w:num w:numId="18">
    <w:abstractNumId w:val="58"/>
  </w:num>
  <w:num w:numId="19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4"/>
  </w:num>
  <w:num w:numId="24">
    <w:abstractNumId w:val="6"/>
    <w:lvlOverride w:ilvl="0">
      <w:startOverride w:val="1"/>
    </w:lvlOverride>
  </w:num>
  <w:num w:numId="25">
    <w:abstractNumId w:val="35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6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44"/>
  </w:num>
  <w:num w:numId="29">
    <w:abstractNumId w:val="7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8"/>
  </w:num>
  <w:num w:numId="32">
    <w:abstractNumId w:val="47"/>
  </w:num>
  <w:num w:numId="33">
    <w:abstractNumId w:val="27"/>
  </w:num>
  <w:num w:numId="34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55"/>
    <w:lvlOverride w:ilvl="0">
      <w:startOverride w:val="3"/>
    </w:lvlOverride>
    <w:lvlOverride w:ilvl="1">
      <w:startOverride w:val="6"/>
    </w:lvlOverride>
    <w:lvlOverride w:ilvl="2">
      <w:startOverride w:val="3"/>
    </w:lvlOverride>
    <w:lvlOverride w:ilvl="3">
      <w:startOverride w:val="1"/>
    </w:lvlOverride>
    <w:lvlOverride w:ilvl="4">
      <w:startOverride w:val="1"/>
    </w:lvlOverride>
    <w:lvlOverride w:ilvl="5"/>
    <w:lvlOverride w:ilvl="6"/>
    <w:lvlOverride w:ilvl="7"/>
    <w:lvlOverride w:ilvl="8"/>
  </w:num>
  <w:num w:numId="36">
    <w:abstractNumId w:val="1"/>
  </w:num>
  <w:num w:numId="3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43"/>
  </w:num>
  <w:num w:numId="40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61"/>
  </w:num>
  <w:num w:numId="43">
    <w:abstractNumId w:val="33"/>
  </w:num>
  <w:num w:numId="44">
    <w:abstractNumId w:val="52"/>
  </w:num>
  <w:num w:numId="45">
    <w:abstractNumId w:val="59"/>
  </w:num>
  <w:num w:numId="46">
    <w:abstractNumId w:val="26"/>
  </w:num>
  <w:num w:numId="47">
    <w:abstractNumId w:val="13"/>
  </w:num>
  <w:num w:numId="48">
    <w:abstractNumId w:val="65"/>
  </w:num>
  <w:num w:numId="49">
    <w:abstractNumId w:val="17"/>
  </w:num>
  <w:num w:numId="50">
    <w:abstractNumId w:val="7"/>
  </w:num>
  <w:num w:numId="51">
    <w:abstractNumId w:val="50"/>
  </w:num>
  <w:num w:numId="52">
    <w:abstractNumId w:val="45"/>
  </w:num>
  <w:num w:numId="53">
    <w:abstractNumId w:val="9"/>
  </w:num>
  <w:num w:numId="54">
    <w:abstractNumId w:val="14"/>
  </w:num>
  <w:num w:numId="55">
    <w:abstractNumId w:val="41"/>
  </w:num>
  <w:num w:numId="56">
    <w:abstractNumId w:val="5"/>
  </w:num>
  <w:num w:numId="57">
    <w:abstractNumId w:val="0"/>
  </w:num>
  <w:num w:numId="58">
    <w:abstractNumId w:val="57"/>
  </w:num>
  <w:num w:numId="59">
    <w:abstractNumId w:val="10"/>
  </w:num>
  <w:num w:numId="60">
    <w:abstractNumId w:val="63"/>
  </w:num>
  <w:num w:numId="61">
    <w:abstractNumId w:val="29"/>
  </w:num>
  <w:num w:numId="62">
    <w:abstractNumId w:val="62"/>
  </w:num>
  <w:num w:numId="63">
    <w:abstractNumId w:val="36"/>
  </w:num>
  <w:num w:numId="64">
    <w:abstractNumId w:val="69"/>
  </w:num>
  <w:num w:numId="65">
    <w:abstractNumId w:val="68"/>
  </w:num>
  <w:num w:numId="66">
    <w:abstractNumId w:val="39"/>
  </w:num>
  <w:num w:numId="67">
    <w:abstractNumId w:val="19"/>
  </w:num>
  <w:num w:numId="68">
    <w:abstractNumId w:val="51"/>
  </w:num>
  <w:num w:numId="69">
    <w:abstractNumId w:val="12"/>
  </w:num>
  <w:num w:numId="70">
    <w:abstractNumId w:val="54"/>
  </w:num>
  <w:num w:numId="71">
    <w:abstractNumId w:val="46"/>
  </w:num>
  <w:num w:numId="72">
    <w:abstractNumId w:val="3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13CBA"/>
    <w:rsid w:val="000053B3"/>
    <w:rsid w:val="000059D2"/>
    <w:rsid w:val="00010AD1"/>
    <w:rsid w:val="000115C1"/>
    <w:rsid w:val="00013575"/>
    <w:rsid w:val="000142D9"/>
    <w:rsid w:val="00014800"/>
    <w:rsid w:val="00014ECE"/>
    <w:rsid w:val="00015520"/>
    <w:rsid w:val="00015A11"/>
    <w:rsid w:val="00015F66"/>
    <w:rsid w:val="00021A91"/>
    <w:rsid w:val="000238A0"/>
    <w:rsid w:val="0003468A"/>
    <w:rsid w:val="00035F47"/>
    <w:rsid w:val="00040870"/>
    <w:rsid w:val="00040E8E"/>
    <w:rsid w:val="000416B0"/>
    <w:rsid w:val="00041EBB"/>
    <w:rsid w:val="0004267F"/>
    <w:rsid w:val="00043AE7"/>
    <w:rsid w:val="00043E37"/>
    <w:rsid w:val="00043F42"/>
    <w:rsid w:val="00044D4B"/>
    <w:rsid w:val="000450EF"/>
    <w:rsid w:val="0004632A"/>
    <w:rsid w:val="00050A48"/>
    <w:rsid w:val="000511CB"/>
    <w:rsid w:val="00052B52"/>
    <w:rsid w:val="00062D9B"/>
    <w:rsid w:val="00064181"/>
    <w:rsid w:val="000655EF"/>
    <w:rsid w:val="00071612"/>
    <w:rsid w:val="000719F8"/>
    <w:rsid w:val="00072F51"/>
    <w:rsid w:val="000763E1"/>
    <w:rsid w:val="00077387"/>
    <w:rsid w:val="00083D1A"/>
    <w:rsid w:val="000869EA"/>
    <w:rsid w:val="00090646"/>
    <w:rsid w:val="000910B0"/>
    <w:rsid w:val="00097CF4"/>
    <w:rsid w:val="00097EB0"/>
    <w:rsid w:val="000A0659"/>
    <w:rsid w:val="000A0C7E"/>
    <w:rsid w:val="000A0E88"/>
    <w:rsid w:val="000A1BB0"/>
    <w:rsid w:val="000A2842"/>
    <w:rsid w:val="000A5BEC"/>
    <w:rsid w:val="000A7A83"/>
    <w:rsid w:val="000B0F9D"/>
    <w:rsid w:val="000B14FD"/>
    <w:rsid w:val="000B1A42"/>
    <w:rsid w:val="000B4CE9"/>
    <w:rsid w:val="000B6C47"/>
    <w:rsid w:val="000C530C"/>
    <w:rsid w:val="000C64F8"/>
    <w:rsid w:val="000C7482"/>
    <w:rsid w:val="000D0215"/>
    <w:rsid w:val="000D0933"/>
    <w:rsid w:val="000D1D1A"/>
    <w:rsid w:val="000E0262"/>
    <w:rsid w:val="000E1693"/>
    <w:rsid w:val="000E2C48"/>
    <w:rsid w:val="000E3B91"/>
    <w:rsid w:val="000E672A"/>
    <w:rsid w:val="000F0AB2"/>
    <w:rsid w:val="000F0F1D"/>
    <w:rsid w:val="000F2B8C"/>
    <w:rsid w:val="000F738E"/>
    <w:rsid w:val="00103846"/>
    <w:rsid w:val="00106AF5"/>
    <w:rsid w:val="001100C2"/>
    <w:rsid w:val="0011079D"/>
    <w:rsid w:val="001116CE"/>
    <w:rsid w:val="00116B68"/>
    <w:rsid w:val="00116E66"/>
    <w:rsid w:val="001206F8"/>
    <w:rsid w:val="00122500"/>
    <w:rsid w:val="001242AE"/>
    <w:rsid w:val="001250CA"/>
    <w:rsid w:val="0012795A"/>
    <w:rsid w:val="00130B0E"/>
    <w:rsid w:val="00137CBE"/>
    <w:rsid w:val="0014025D"/>
    <w:rsid w:val="00142E45"/>
    <w:rsid w:val="00143366"/>
    <w:rsid w:val="0014350A"/>
    <w:rsid w:val="00144FB0"/>
    <w:rsid w:val="00146142"/>
    <w:rsid w:val="00147D0B"/>
    <w:rsid w:val="00147E12"/>
    <w:rsid w:val="001523CA"/>
    <w:rsid w:val="00153631"/>
    <w:rsid w:val="0015449E"/>
    <w:rsid w:val="0015515E"/>
    <w:rsid w:val="00155962"/>
    <w:rsid w:val="0015664C"/>
    <w:rsid w:val="00161B5C"/>
    <w:rsid w:val="0016379A"/>
    <w:rsid w:val="0016493C"/>
    <w:rsid w:val="0016544C"/>
    <w:rsid w:val="00167F73"/>
    <w:rsid w:val="00170624"/>
    <w:rsid w:val="00173193"/>
    <w:rsid w:val="00174B20"/>
    <w:rsid w:val="00175F0D"/>
    <w:rsid w:val="00180D9C"/>
    <w:rsid w:val="00181EC8"/>
    <w:rsid w:val="00185AC1"/>
    <w:rsid w:val="00186B1F"/>
    <w:rsid w:val="001873AB"/>
    <w:rsid w:val="00187D85"/>
    <w:rsid w:val="00187F8F"/>
    <w:rsid w:val="001907D8"/>
    <w:rsid w:val="00191205"/>
    <w:rsid w:val="00194622"/>
    <w:rsid w:val="00195398"/>
    <w:rsid w:val="001956D7"/>
    <w:rsid w:val="001A2F1F"/>
    <w:rsid w:val="001A3898"/>
    <w:rsid w:val="001A3FA6"/>
    <w:rsid w:val="001A5A0F"/>
    <w:rsid w:val="001A65F0"/>
    <w:rsid w:val="001A6B1B"/>
    <w:rsid w:val="001B6668"/>
    <w:rsid w:val="001B7F8A"/>
    <w:rsid w:val="001D140E"/>
    <w:rsid w:val="001D1885"/>
    <w:rsid w:val="001D1C80"/>
    <w:rsid w:val="001D7C6C"/>
    <w:rsid w:val="001E0A39"/>
    <w:rsid w:val="001E14AD"/>
    <w:rsid w:val="001E1DCA"/>
    <w:rsid w:val="001E2DFD"/>
    <w:rsid w:val="001E4CAD"/>
    <w:rsid w:val="001E5B83"/>
    <w:rsid w:val="001E6574"/>
    <w:rsid w:val="001E6CC5"/>
    <w:rsid w:val="001F07D9"/>
    <w:rsid w:val="001F1581"/>
    <w:rsid w:val="001F241C"/>
    <w:rsid w:val="001F24E3"/>
    <w:rsid w:val="001F2DDE"/>
    <w:rsid w:val="001F34BD"/>
    <w:rsid w:val="001F34E8"/>
    <w:rsid w:val="001F4429"/>
    <w:rsid w:val="001F6844"/>
    <w:rsid w:val="001F6D0B"/>
    <w:rsid w:val="0020029B"/>
    <w:rsid w:val="00202F00"/>
    <w:rsid w:val="00206D85"/>
    <w:rsid w:val="00211A44"/>
    <w:rsid w:val="00215438"/>
    <w:rsid w:val="00215FEE"/>
    <w:rsid w:val="0021793F"/>
    <w:rsid w:val="00217DC9"/>
    <w:rsid w:val="00224B98"/>
    <w:rsid w:val="0022641B"/>
    <w:rsid w:val="0022778C"/>
    <w:rsid w:val="00227B0D"/>
    <w:rsid w:val="0023121A"/>
    <w:rsid w:val="00233047"/>
    <w:rsid w:val="00235184"/>
    <w:rsid w:val="00237374"/>
    <w:rsid w:val="00237C49"/>
    <w:rsid w:val="00242B16"/>
    <w:rsid w:val="00244439"/>
    <w:rsid w:val="002445C8"/>
    <w:rsid w:val="00244698"/>
    <w:rsid w:val="002465D3"/>
    <w:rsid w:val="00246C5D"/>
    <w:rsid w:val="002475F8"/>
    <w:rsid w:val="0025312A"/>
    <w:rsid w:val="00260042"/>
    <w:rsid w:val="0026130F"/>
    <w:rsid w:val="002621C5"/>
    <w:rsid w:val="0026746F"/>
    <w:rsid w:val="002703F0"/>
    <w:rsid w:val="00270F77"/>
    <w:rsid w:val="0027263B"/>
    <w:rsid w:val="0027412D"/>
    <w:rsid w:val="0027437B"/>
    <w:rsid w:val="00274EFC"/>
    <w:rsid w:val="00275EBC"/>
    <w:rsid w:val="00277481"/>
    <w:rsid w:val="002777ED"/>
    <w:rsid w:val="00280CBC"/>
    <w:rsid w:val="0028288E"/>
    <w:rsid w:val="00284744"/>
    <w:rsid w:val="00284ACD"/>
    <w:rsid w:val="00285016"/>
    <w:rsid w:val="00287C6B"/>
    <w:rsid w:val="00287F91"/>
    <w:rsid w:val="00290FE5"/>
    <w:rsid w:val="002941B4"/>
    <w:rsid w:val="002A2730"/>
    <w:rsid w:val="002A50F3"/>
    <w:rsid w:val="002A67D8"/>
    <w:rsid w:val="002B5CAC"/>
    <w:rsid w:val="002C2945"/>
    <w:rsid w:val="002C2EE8"/>
    <w:rsid w:val="002C35D8"/>
    <w:rsid w:val="002C3D0C"/>
    <w:rsid w:val="002C4E8A"/>
    <w:rsid w:val="002C585C"/>
    <w:rsid w:val="002C67B4"/>
    <w:rsid w:val="002C75C0"/>
    <w:rsid w:val="002C7ECC"/>
    <w:rsid w:val="002D1985"/>
    <w:rsid w:val="002D208C"/>
    <w:rsid w:val="002D20EF"/>
    <w:rsid w:val="002D2592"/>
    <w:rsid w:val="002D28EB"/>
    <w:rsid w:val="002D311D"/>
    <w:rsid w:val="002D5BBE"/>
    <w:rsid w:val="002D669A"/>
    <w:rsid w:val="002E11F9"/>
    <w:rsid w:val="002E2253"/>
    <w:rsid w:val="002E2545"/>
    <w:rsid w:val="002E3C4D"/>
    <w:rsid w:val="002E3F5A"/>
    <w:rsid w:val="002E4A05"/>
    <w:rsid w:val="002E6513"/>
    <w:rsid w:val="002F0642"/>
    <w:rsid w:val="002F1AE2"/>
    <w:rsid w:val="002F3240"/>
    <w:rsid w:val="002F4DCF"/>
    <w:rsid w:val="002F72B3"/>
    <w:rsid w:val="002F79FC"/>
    <w:rsid w:val="003028B6"/>
    <w:rsid w:val="00303C4D"/>
    <w:rsid w:val="00305DD9"/>
    <w:rsid w:val="003072E2"/>
    <w:rsid w:val="00307F8D"/>
    <w:rsid w:val="003102EA"/>
    <w:rsid w:val="00312767"/>
    <w:rsid w:val="00312804"/>
    <w:rsid w:val="00315DF6"/>
    <w:rsid w:val="00320E0E"/>
    <w:rsid w:val="00321833"/>
    <w:rsid w:val="00322833"/>
    <w:rsid w:val="00323CBE"/>
    <w:rsid w:val="003249EB"/>
    <w:rsid w:val="00327439"/>
    <w:rsid w:val="00331458"/>
    <w:rsid w:val="003368A3"/>
    <w:rsid w:val="00336A9D"/>
    <w:rsid w:val="003419C2"/>
    <w:rsid w:val="003428D5"/>
    <w:rsid w:val="003428F2"/>
    <w:rsid w:val="0034657E"/>
    <w:rsid w:val="003474CC"/>
    <w:rsid w:val="003504B4"/>
    <w:rsid w:val="00351AE6"/>
    <w:rsid w:val="00353F74"/>
    <w:rsid w:val="00355AA9"/>
    <w:rsid w:val="00356C65"/>
    <w:rsid w:val="003602A9"/>
    <w:rsid w:val="0036214E"/>
    <w:rsid w:val="003627AF"/>
    <w:rsid w:val="003638E4"/>
    <w:rsid w:val="00363EAC"/>
    <w:rsid w:val="00364103"/>
    <w:rsid w:val="00370230"/>
    <w:rsid w:val="00370877"/>
    <w:rsid w:val="003719DE"/>
    <w:rsid w:val="00373A9C"/>
    <w:rsid w:val="00374029"/>
    <w:rsid w:val="00374546"/>
    <w:rsid w:val="00376AEC"/>
    <w:rsid w:val="00381B08"/>
    <w:rsid w:val="00383E54"/>
    <w:rsid w:val="003842F3"/>
    <w:rsid w:val="00384F86"/>
    <w:rsid w:val="003913ED"/>
    <w:rsid w:val="003918FC"/>
    <w:rsid w:val="00392DB1"/>
    <w:rsid w:val="00397810"/>
    <w:rsid w:val="00397983"/>
    <w:rsid w:val="00397EAF"/>
    <w:rsid w:val="003A19B7"/>
    <w:rsid w:val="003A1ECD"/>
    <w:rsid w:val="003A5066"/>
    <w:rsid w:val="003A66FE"/>
    <w:rsid w:val="003A69A1"/>
    <w:rsid w:val="003B029E"/>
    <w:rsid w:val="003B4D16"/>
    <w:rsid w:val="003B50B5"/>
    <w:rsid w:val="003B5137"/>
    <w:rsid w:val="003B5336"/>
    <w:rsid w:val="003B544C"/>
    <w:rsid w:val="003B79AB"/>
    <w:rsid w:val="003C130D"/>
    <w:rsid w:val="003C3465"/>
    <w:rsid w:val="003C41BB"/>
    <w:rsid w:val="003C4CE0"/>
    <w:rsid w:val="003C4ED6"/>
    <w:rsid w:val="003C4FCD"/>
    <w:rsid w:val="003C5FEB"/>
    <w:rsid w:val="003C7961"/>
    <w:rsid w:val="003D0EC5"/>
    <w:rsid w:val="003D1184"/>
    <w:rsid w:val="003D3A70"/>
    <w:rsid w:val="003D6756"/>
    <w:rsid w:val="003E1BCC"/>
    <w:rsid w:val="003E53BC"/>
    <w:rsid w:val="003E60AA"/>
    <w:rsid w:val="003E7FD5"/>
    <w:rsid w:val="003F0AA0"/>
    <w:rsid w:val="003F5AE0"/>
    <w:rsid w:val="00400F0A"/>
    <w:rsid w:val="00401E98"/>
    <w:rsid w:val="00403D94"/>
    <w:rsid w:val="00403DD7"/>
    <w:rsid w:val="004042CE"/>
    <w:rsid w:val="00405038"/>
    <w:rsid w:val="00405367"/>
    <w:rsid w:val="00406C5B"/>
    <w:rsid w:val="00407123"/>
    <w:rsid w:val="004079ED"/>
    <w:rsid w:val="00407DB3"/>
    <w:rsid w:val="00410EF0"/>
    <w:rsid w:val="0041459E"/>
    <w:rsid w:val="00414BA8"/>
    <w:rsid w:val="004161F9"/>
    <w:rsid w:val="0042150E"/>
    <w:rsid w:val="00421E93"/>
    <w:rsid w:val="00423ECD"/>
    <w:rsid w:val="0042524A"/>
    <w:rsid w:val="004252D0"/>
    <w:rsid w:val="004267B6"/>
    <w:rsid w:val="0043591E"/>
    <w:rsid w:val="00436F63"/>
    <w:rsid w:val="00437188"/>
    <w:rsid w:val="0044044F"/>
    <w:rsid w:val="0044206A"/>
    <w:rsid w:val="00443164"/>
    <w:rsid w:val="004431BB"/>
    <w:rsid w:val="00443BE7"/>
    <w:rsid w:val="00444513"/>
    <w:rsid w:val="00445C38"/>
    <w:rsid w:val="00453323"/>
    <w:rsid w:val="00454EFF"/>
    <w:rsid w:val="004560E4"/>
    <w:rsid w:val="004564FA"/>
    <w:rsid w:val="00457DBA"/>
    <w:rsid w:val="00460039"/>
    <w:rsid w:val="00460342"/>
    <w:rsid w:val="00460B6E"/>
    <w:rsid w:val="00462E1B"/>
    <w:rsid w:val="004633F7"/>
    <w:rsid w:val="00464934"/>
    <w:rsid w:val="004665C0"/>
    <w:rsid w:val="004673F9"/>
    <w:rsid w:val="00474135"/>
    <w:rsid w:val="00474AF3"/>
    <w:rsid w:val="00474C82"/>
    <w:rsid w:val="0048091E"/>
    <w:rsid w:val="004810B7"/>
    <w:rsid w:val="00482300"/>
    <w:rsid w:val="0048368A"/>
    <w:rsid w:val="004851FC"/>
    <w:rsid w:val="00486AC9"/>
    <w:rsid w:val="00487ACF"/>
    <w:rsid w:val="00496CE3"/>
    <w:rsid w:val="00496E16"/>
    <w:rsid w:val="004A1D62"/>
    <w:rsid w:val="004A27B9"/>
    <w:rsid w:val="004A7C91"/>
    <w:rsid w:val="004B16F7"/>
    <w:rsid w:val="004C12B1"/>
    <w:rsid w:val="004C2B3F"/>
    <w:rsid w:val="004D004F"/>
    <w:rsid w:val="004D06D9"/>
    <w:rsid w:val="004D273C"/>
    <w:rsid w:val="004D54E7"/>
    <w:rsid w:val="004D6073"/>
    <w:rsid w:val="004D60CA"/>
    <w:rsid w:val="004E1FE5"/>
    <w:rsid w:val="004E521E"/>
    <w:rsid w:val="004E6826"/>
    <w:rsid w:val="004E6EBB"/>
    <w:rsid w:val="004E79FE"/>
    <w:rsid w:val="004F2B73"/>
    <w:rsid w:val="0050064C"/>
    <w:rsid w:val="005035E3"/>
    <w:rsid w:val="00503D2F"/>
    <w:rsid w:val="005049FC"/>
    <w:rsid w:val="005053CF"/>
    <w:rsid w:val="00507595"/>
    <w:rsid w:val="005123C8"/>
    <w:rsid w:val="00512CA3"/>
    <w:rsid w:val="00514B4A"/>
    <w:rsid w:val="00515A43"/>
    <w:rsid w:val="005207A3"/>
    <w:rsid w:val="00523F4F"/>
    <w:rsid w:val="00525B81"/>
    <w:rsid w:val="00526CD6"/>
    <w:rsid w:val="00533933"/>
    <w:rsid w:val="00536224"/>
    <w:rsid w:val="00536A1E"/>
    <w:rsid w:val="00537162"/>
    <w:rsid w:val="00545B1A"/>
    <w:rsid w:val="00552175"/>
    <w:rsid w:val="00552A08"/>
    <w:rsid w:val="00552D13"/>
    <w:rsid w:val="00553705"/>
    <w:rsid w:val="005539F5"/>
    <w:rsid w:val="00555EAA"/>
    <w:rsid w:val="00556BB1"/>
    <w:rsid w:val="005606EC"/>
    <w:rsid w:val="0056294B"/>
    <w:rsid w:val="00564884"/>
    <w:rsid w:val="00565D9A"/>
    <w:rsid w:val="005670C5"/>
    <w:rsid w:val="00567303"/>
    <w:rsid w:val="00570469"/>
    <w:rsid w:val="005728E9"/>
    <w:rsid w:val="00576201"/>
    <w:rsid w:val="005765E6"/>
    <w:rsid w:val="00577E6D"/>
    <w:rsid w:val="0058001A"/>
    <w:rsid w:val="00580039"/>
    <w:rsid w:val="00583AE5"/>
    <w:rsid w:val="0058707F"/>
    <w:rsid w:val="005917E3"/>
    <w:rsid w:val="00595174"/>
    <w:rsid w:val="00595B7B"/>
    <w:rsid w:val="005A0389"/>
    <w:rsid w:val="005A20B6"/>
    <w:rsid w:val="005A307E"/>
    <w:rsid w:val="005A6331"/>
    <w:rsid w:val="005A6728"/>
    <w:rsid w:val="005A67C5"/>
    <w:rsid w:val="005B0870"/>
    <w:rsid w:val="005B0DD6"/>
    <w:rsid w:val="005B27F1"/>
    <w:rsid w:val="005B398A"/>
    <w:rsid w:val="005C05D9"/>
    <w:rsid w:val="005C1359"/>
    <w:rsid w:val="005C2CCE"/>
    <w:rsid w:val="005C385F"/>
    <w:rsid w:val="005C425B"/>
    <w:rsid w:val="005C67B1"/>
    <w:rsid w:val="005C6DD4"/>
    <w:rsid w:val="005C7F3E"/>
    <w:rsid w:val="005D01FE"/>
    <w:rsid w:val="005D0E9B"/>
    <w:rsid w:val="005D24CA"/>
    <w:rsid w:val="005D6B7A"/>
    <w:rsid w:val="005E0D3E"/>
    <w:rsid w:val="005E11B5"/>
    <w:rsid w:val="005E4074"/>
    <w:rsid w:val="005E5EE0"/>
    <w:rsid w:val="005E644A"/>
    <w:rsid w:val="005E6E46"/>
    <w:rsid w:val="005E7510"/>
    <w:rsid w:val="005E7C25"/>
    <w:rsid w:val="005F07F2"/>
    <w:rsid w:val="005F098F"/>
    <w:rsid w:val="005F3D70"/>
    <w:rsid w:val="005F5999"/>
    <w:rsid w:val="005F7A66"/>
    <w:rsid w:val="00604D2F"/>
    <w:rsid w:val="0060571E"/>
    <w:rsid w:val="00607496"/>
    <w:rsid w:val="00610AE4"/>
    <w:rsid w:val="00612269"/>
    <w:rsid w:val="006126E8"/>
    <w:rsid w:val="0061277C"/>
    <w:rsid w:val="0061660F"/>
    <w:rsid w:val="00620FBB"/>
    <w:rsid w:val="0062593E"/>
    <w:rsid w:val="006313E8"/>
    <w:rsid w:val="00632E9D"/>
    <w:rsid w:val="006379DA"/>
    <w:rsid w:val="00640044"/>
    <w:rsid w:val="00640632"/>
    <w:rsid w:val="006417EE"/>
    <w:rsid w:val="0064211B"/>
    <w:rsid w:val="006426C1"/>
    <w:rsid w:val="00643A25"/>
    <w:rsid w:val="00651219"/>
    <w:rsid w:val="00657CAE"/>
    <w:rsid w:val="00660892"/>
    <w:rsid w:val="00662898"/>
    <w:rsid w:val="006649AE"/>
    <w:rsid w:val="00664A0E"/>
    <w:rsid w:val="00665945"/>
    <w:rsid w:val="006670DD"/>
    <w:rsid w:val="00674DFA"/>
    <w:rsid w:val="00675809"/>
    <w:rsid w:val="00676BE3"/>
    <w:rsid w:val="00677817"/>
    <w:rsid w:val="00682522"/>
    <w:rsid w:val="006833AF"/>
    <w:rsid w:val="006849D1"/>
    <w:rsid w:val="006871FB"/>
    <w:rsid w:val="00691D8D"/>
    <w:rsid w:val="00693F42"/>
    <w:rsid w:val="00695723"/>
    <w:rsid w:val="006961E4"/>
    <w:rsid w:val="00697932"/>
    <w:rsid w:val="006A12D3"/>
    <w:rsid w:val="006A2A31"/>
    <w:rsid w:val="006A46F3"/>
    <w:rsid w:val="006A5766"/>
    <w:rsid w:val="006B0798"/>
    <w:rsid w:val="006B167F"/>
    <w:rsid w:val="006B1B14"/>
    <w:rsid w:val="006B1FB5"/>
    <w:rsid w:val="006B417C"/>
    <w:rsid w:val="006C20EE"/>
    <w:rsid w:val="006C61EF"/>
    <w:rsid w:val="006C6BAC"/>
    <w:rsid w:val="006D149C"/>
    <w:rsid w:val="006D167D"/>
    <w:rsid w:val="006D1E4B"/>
    <w:rsid w:val="006D2520"/>
    <w:rsid w:val="006D41B4"/>
    <w:rsid w:val="006D7070"/>
    <w:rsid w:val="006E115B"/>
    <w:rsid w:val="006E1A00"/>
    <w:rsid w:val="006E6A71"/>
    <w:rsid w:val="006E6DCA"/>
    <w:rsid w:val="006E7729"/>
    <w:rsid w:val="006F0A5E"/>
    <w:rsid w:val="006F237C"/>
    <w:rsid w:val="006F6B03"/>
    <w:rsid w:val="006F7E91"/>
    <w:rsid w:val="00700144"/>
    <w:rsid w:val="00700387"/>
    <w:rsid w:val="00705F49"/>
    <w:rsid w:val="0071018F"/>
    <w:rsid w:val="0071046F"/>
    <w:rsid w:val="0071204C"/>
    <w:rsid w:val="00714608"/>
    <w:rsid w:val="007165CF"/>
    <w:rsid w:val="00721286"/>
    <w:rsid w:val="007215B3"/>
    <w:rsid w:val="007217E8"/>
    <w:rsid w:val="00721D64"/>
    <w:rsid w:val="00725183"/>
    <w:rsid w:val="00727E13"/>
    <w:rsid w:val="007304F2"/>
    <w:rsid w:val="007306AB"/>
    <w:rsid w:val="00731B78"/>
    <w:rsid w:val="0073358D"/>
    <w:rsid w:val="007335E9"/>
    <w:rsid w:val="0073397F"/>
    <w:rsid w:val="007366DF"/>
    <w:rsid w:val="00737863"/>
    <w:rsid w:val="007405B6"/>
    <w:rsid w:val="0074156B"/>
    <w:rsid w:val="00742963"/>
    <w:rsid w:val="00744E3A"/>
    <w:rsid w:val="00745CEA"/>
    <w:rsid w:val="00746C18"/>
    <w:rsid w:val="007503EE"/>
    <w:rsid w:val="00752DC3"/>
    <w:rsid w:val="00753490"/>
    <w:rsid w:val="0075491B"/>
    <w:rsid w:val="00756AE6"/>
    <w:rsid w:val="00756E28"/>
    <w:rsid w:val="00761D58"/>
    <w:rsid w:val="007628E4"/>
    <w:rsid w:val="0076529C"/>
    <w:rsid w:val="00765EE5"/>
    <w:rsid w:val="00766FE2"/>
    <w:rsid w:val="007677DA"/>
    <w:rsid w:val="0077466B"/>
    <w:rsid w:val="00776D1C"/>
    <w:rsid w:val="0078199F"/>
    <w:rsid w:val="00786221"/>
    <w:rsid w:val="00787DFA"/>
    <w:rsid w:val="00790AB5"/>
    <w:rsid w:val="00792062"/>
    <w:rsid w:val="00792D7C"/>
    <w:rsid w:val="00792F4C"/>
    <w:rsid w:val="007967B3"/>
    <w:rsid w:val="007A06AE"/>
    <w:rsid w:val="007A1BD6"/>
    <w:rsid w:val="007A4744"/>
    <w:rsid w:val="007A55B4"/>
    <w:rsid w:val="007A7039"/>
    <w:rsid w:val="007A77AC"/>
    <w:rsid w:val="007A7AAA"/>
    <w:rsid w:val="007B0D9C"/>
    <w:rsid w:val="007B3747"/>
    <w:rsid w:val="007B3772"/>
    <w:rsid w:val="007B557F"/>
    <w:rsid w:val="007B6873"/>
    <w:rsid w:val="007B6946"/>
    <w:rsid w:val="007B6BE3"/>
    <w:rsid w:val="007C063A"/>
    <w:rsid w:val="007C3679"/>
    <w:rsid w:val="007C6466"/>
    <w:rsid w:val="007C6BD5"/>
    <w:rsid w:val="007C6FF8"/>
    <w:rsid w:val="007D334B"/>
    <w:rsid w:val="007D46B2"/>
    <w:rsid w:val="007D6240"/>
    <w:rsid w:val="007D6611"/>
    <w:rsid w:val="007D7230"/>
    <w:rsid w:val="007E3DDB"/>
    <w:rsid w:val="007E497B"/>
    <w:rsid w:val="007E5E70"/>
    <w:rsid w:val="007E6874"/>
    <w:rsid w:val="007F012D"/>
    <w:rsid w:val="007F06F9"/>
    <w:rsid w:val="007F236B"/>
    <w:rsid w:val="007F2B41"/>
    <w:rsid w:val="007F2FA9"/>
    <w:rsid w:val="007F5511"/>
    <w:rsid w:val="007F62BA"/>
    <w:rsid w:val="00802927"/>
    <w:rsid w:val="0080473A"/>
    <w:rsid w:val="00806E32"/>
    <w:rsid w:val="00810463"/>
    <w:rsid w:val="00810C91"/>
    <w:rsid w:val="00811803"/>
    <w:rsid w:val="008210D6"/>
    <w:rsid w:val="0082236C"/>
    <w:rsid w:val="00823A12"/>
    <w:rsid w:val="00825190"/>
    <w:rsid w:val="008259AA"/>
    <w:rsid w:val="00825B32"/>
    <w:rsid w:val="008264AE"/>
    <w:rsid w:val="00827469"/>
    <w:rsid w:val="00831EBD"/>
    <w:rsid w:val="0083209B"/>
    <w:rsid w:val="008331C5"/>
    <w:rsid w:val="008331EC"/>
    <w:rsid w:val="008341F5"/>
    <w:rsid w:val="0083492C"/>
    <w:rsid w:val="00836338"/>
    <w:rsid w:val="00837D1D"/>
    <w:rsid w:val="008421E6"/>
    <w:rsid w:val="00842EB8"/>
    <w:rsid w:val="00844AA3"/>
    <w:rsid w:val="0084545E"/>
    <w:rsid w:val="0084564D"/>
    <w:rsid w:val="008467D0"/>
    <w:rsid w:val="00847CEF"/>
    <w:rsid w:val="008512C8"/>
    <w:rsid w:val="008526EC"/>
    <w:rsid w:val="008528CA"/>
    <w:rsid w:val="00853BD3"/>
    <w:rsid w:val="00856A2C"/>
    <w:rsid w:val="00856F59"/>
    <w:rsid w:val="00860BF0"/>
    <w:rsid w:val="00861B31"/>
    <w:rsid w:val="00862BB5"/>
    <w:rsid w:val="0086599E"/>
    <w:rsid w:val="00867571"/>
    <w:rsid w:val="00875D08"/>
    <w:rsid w:val="0088115A"/>
    <w:rsid w:val="00881407"/>
    <w:rsid w:val="0088390A"/>
    <w:rsid w:val="0088450F"/>
    <w:rsid w:val="008847B2"/>
    <w:rsid w:val="00884F3E"/>
    <w:rsid w:val="00884F74"/>
    <w:rsid w:val="00886753"/>
    <w:rsid w:val="00887FD8"/>
    <w:rsid w:val="008946E8"/>
    <w:rsid w:val="00894C14"/>
    <w:rsid w:val="00896551"/>
    <w:rsid w:val="00896DFD"/>
    <w:rsid w:val="00896FEA"/>
    <w:rsid w:val="00897CE8"/>
    <w:rsid w:val="008A3544"/>
    <w:rsid w:val="008A59CB"/>
    <w:rsid w:val="008A6486"/>
    <w:rsid w:val="008B093D"/>
    <w:rsid w:val="008B270F"/>
    <w:rsid w:val="008B3322"/>
    <w:rsid w:val="008C17EF"/>
    <w:rsid w:val="008C25DB"/>
    <w:rsid w:val="008C2FE9"/>
    <w:rsid w:val="008C5651"/>
    <w:rsid w:val="008C67F6"/>
    <w:rsid w:val="008C68BE"/>
    <w:rsid w:val="008C7523"/>
    <w:rsid w:val="008D05A3"/>
    <w:rsid w:val="008D1AF5"/>
    <w:rsid w:val="008D3FF0"/>
    <w:rsid w:val="008D48CF"/>
    <w:rsid w:val="008E4EA0"/>
    <w:rsid w:val="008E76E2"/>
    <w:rsid w:val="008F069A"/>
    <w:rsid w:val="008F1A51"/>
    <w:rsid w:val="008F2F72"/>
    <w:rsid w:val="00904897"/>
    <w:rsid w:val="00904CA0"/>
    <w:rsid w:val="009065AB"/>
    <w:rsid w:val="00907193"/>
    <w:rsid w:val="00911888"/>
    <w:rsid w:val="009119D1"/>
    <w:rsid w:val="00912191"/>
    <w:rsid w:val="00912D80"/>
    <w:rsid w:val="0091491B"/>
    <w:rsid w:val="009154F7"/>
    <w:rsid w:val="00916110"/>
    <w:rsid w:val="00916837"/>
    <w:rsid w:val="00916C42"/>
    <w:rsid w:val="00916DCB"/>
    <w:rsid w:val="00917275"/>
    <w:rsid w:val="00920E19"/>
    <w:rsid w:val="00924907"/>
    <w:rsid w:val="00925730"/>
    <w:rsid w:val="009267C0"/>
    <w:rsid w:val="0093005D"/>
    <w:rsid w:val="0093018C"/>
    <w:rsid w:val="00930B65"/>
    <w:rsid w:val="0093119F"/>
    <w:rsid w:val="00933F42"/>
    <w:rsid w:val="00934C39"/>
    <w:rsid w:val="00935B8E"/>
    <w:rsid w:val="00941D9F"/>
    <w:rsid w:val="009420A8"/>
    <w:rsid w:val="00951237"/>
    <w:rsid w:val="0095203B"/>
    <w:rsid w:val="00955944"/>
    <w:rsid w:val="00956630"/>
    <w:rsid w:val="00964642"/>
    <w:rsid w:val="009673AA"/>
    <w:rsid w:val="00970C92"/>
    <w:rsid w:val="00984CC9"/>
    <w:rsid w:val="00985A3C"/>
    <w:rsid w:val="0099210E"/>
    <w:rsid w:val="0099246A"/>
    <w:rsid w:val="00993677"/>
    <w:rsid w:val="00996539"/>
    <w:rsid w:val="0099791F"/>
    <w:rsid w:val="009A0FE0"/>
    <w:rsid w:val="009A22AA"/>
    <w:rsid w:val="009A7EB5"/>
    <w:rsid w:val="009B0C3D"/>
    <w:rsid w:val="009B0EAA"/>
    <w:rsid w:val="009B1A0D"/>
    <w:rsid w:val="009B2587"/>
    <w:rsid w:val="009B2784"/>
    <w:rsid w:val="009B2D24"/>
    <w:rsid w:val="009B3239"/>
    <w:rsid w:val="009B4E39"/>
    <w:rsid w:val="009B5917"/>
    <w:rsid w:val="009C142A"/>
    <w:rsid w:val="009C4278"/>
    <w:rsid w:val="009C6C27"/>
    <w:rsid w:val="009D27EC"/>
    <w:rsid w:val="009D4198"/>
    <w:rsid w:val="009D44A8"/>
    <w:rsid w:val="009E026B"/>
    <w:rsid w:val="009E188B"/>
    <w:rsid w:val="009E24FF"/>
    <w:rsid w:val="009E253F"/>
    <w:rsid w:val="009E2BB6"/>
    <w:rsid w:val="009E4C5B"/>
    <w:rsid w:val="009F4339"/>
    <w:rsid w:val="009F65CD"/>
    <w:rsid w:val="009F6EBC"/>
    <w:rsid w:val="009F7251"/>
    <w:rsid w:val="00A008FD"/>
    <w:rsid w:val="00A00F7A"/>
    <w:rsid w:val="00A023F8"/>
    <w:rsid w:val="00A02755"/>
    <w:rsid w:val="00A047DF"/>
    <w:rsid w:val="00A071A8"/>
    <w:rsid w:val="00A15C00"/>
    <w:rsid w:val="00A15EFE"/>
    <w:rsid w:val="00A21EE8"/>
    <w:rsid w:val="00A26EA0"/>
    <w:rsid w:val="00A27395"/>
    <w:rsid w:val="00A27B84"/>
    <w:rsid w:val="00A31467"/>
    <w:rsid w:val="00A32AA5"/>
    <w:rsid w:val="00A32D5F"/>
    <w:rsid w:val="00A3650D"/>
    <w:rsid w:val="00A415F3"/>
    <w:rsid w:val="00A455BA"/>
    <w:rsid w:val="00A46C28"/>
    <w:rsid w:val="00A52543"/>
    <w:rsid w:val="00A546FD"/>
    <w:rsid w:val="00A56517"/>
    <w:rsid w:val="00A602A8"/>
    <w:rsid w:val="00A60529"/>
    <w:rsid w:val="00A61C42"/>
    <w:rsid w:val="00A64C53"/>
    <w:rsid w:val="00A64D1A"/>
    <w:rsid w:val="00A65B96"/>
    <w:rsid w:val="00A70337"/>
    <w:rsid w:val="00A71599"/>
    <w:rsid w:val="00A72BF0"/>
    <w:rsid w:val="00A764C1"/>
    <w:rsid w:val="00A80559"/>
    <w:rsid w:val="00A80ACB"/>
    <w:rsid w:val="00A82489"/>
    <w:rsid w:val="00A829B6"/>
    <w:rsid w:val="00A82A88"/>
    <w:rsid w:val="00A86E99"/>
    <w:rsid w:val="00A8702B"/>
    <w:rsid w:val="00A91796"/>
    <w:rsid w:val="00A9438C"/>
    <w:rsid w:val="00A96E35"/>
    <w:rsid w:val="00A97BFC"/>
    <w:rsid w:val="00AA02E2"/>
    <w:rsid w:val="00AA1E80"/>
    <w:rsid w:val="00AA5822"/>
    <w:rsid w:val="00AB099E"/>
    <w:rsid w:val="00AB3A9E"/>
    <w:rsid w:val="00AB78E8"/>
    <w:rsid w:val="00AB7AA2"/>
    <w:rsid w:val="00AC56D2"/>
    <w:rsid w:val="00AC6484"/>
    <w:rsid w:val="00AC7448"/>
    <w:rsid w:val="00AD0F59"/>
    <w:rsid w:val="00AD3EDB"/>
    <w:rsid w:val="00AD517A"/>
    <w:rsid w:val="00AD72F6"/>
    <w:rsid w:val="00AE641A"/>
    <w:rsid w:val="00AF0283"/>
    <w:rsid w:val="00AF1BC8"/>
    <w:rsid w:val="00AF2855"/>
    <w:rsid w:val="00AF30B9"/>
    <w:rsid w:val="00AF57D1"/>
    <w:rsid w:val="00B00293"/>
    <w:rsid w:val="00B010F9"/>
    <w:rsid w:val="00B0441B"/>
    <w:rsid w:val="00B059EF"/>
    <w:rsid w:val="00B06FA0"/>
    <w:rsid w:val="00B07770"/>
    <w:rsid w:val="00B0799F"/>
    <w:rsid w:val="00B102E8"/>
    <w:rsid w:val="00B13CBA"/>
    <w:rsid w:val="00B14136"/>
    <w:rsid w:val="00B151AD"/>
    <w:rsid w:val="00B160DB"/>
    <w:rsid w:val="00B20573"/>
    <w:rsid w:val="00B20CFD"/>
    <w:rsid w:val="00B23A1C"/>
    <w:rsid w:val="00B27EA3"/>
    <w:rsid w:val="00B324E0"/>
    <w:rsid w:val="00B36FFE"/>
    <w:rsid w:val="00B408AF"/>
    <w:rsid w:val="00B40E87"/>
    <w:rsid w:val="00B44C13"/>
    <w:rsid w:val="00B47000"/>
    <w:rsid w:val="00B509DB"/>
    <w:rsid w:val="00B51F7A"/>
    <w:rsid w:val="00B51FD3"/>
    <w:rsid w:val="00B571CD"/>
    <w:rsid w:val="00B610FD"/>
    <w:rsid w:val="00B61335"/>
    <w:rsid w:val="00B61E68"/>
    <w:rsid w:val="00B61F66"/>
    <w:rsid w:val="00B6424F"/>
    <w:rsid w:val="00B64740"/>
    <w:rsid w:val="00B6514C"/>
    <w:rsid w:val="00B65A21"/>
    <w:rsid w:val="00B65FBE"/>
    <w:rsid w:val="00B671C4"/>
    <w:rsid w:val="00B76590"/>
    <w:rsid w:val="00B8339F"/>
    <w:rsid w:val="00B84181"/>
    <w:rsid w:val="00B864C2"/>
    <w:rsid w:val="00B92612"/>
    <w:rsid w:val="00B93762"/>
    <w:rsid w:val="00B94A1A"/>
    <w:rsid w:val="00B94EA9"/>
    <w:rsid w:val="00B97D7D"/>
    <w:rsid w:val="00BA01F4"/>
    <w:rsid w:val="00BA0AA0"/>
    <w:rsid w:val="00BA2AE8"/>
    <w:rsid w:val="00BA3053"/>
    <w:rsid w:val="00BA34A0"/>
    <w:rsid w:val="00BA51C4"/>
    <w:rsid w:val="00BA58C9"/>
    <w:rsid w:val="00BA6243"/>
    <w:rsid w:val="00BB07F4"/>
    <w:rsid w:val="00BB08EC"/>
    <w:rsid w:val="00BB46A2"/>
    <w:rsid w:val="00BB587B"/>
    <w:rsid w:val="00BB6098"/>
    <w:rsid w:val="00BC006C"/>
    <w:rsid w:val="00BC11DE"/>
    <w:rsid w:val="00BC17AA"/>
    <w:rsid w:val="00BC4A49"/>
    <w:rsid w:val="00BC6558"/>
    <w:rsid w:val="00BD496A"/>
    <w:rsid w:val="00BD75EC"/>
    <w:rsid w:val="00BE24FE"/>
    <w:rsid w:val="00BE30E9"/>
    <w:rsid w:val="00BE387C"/>
    <w:rsid w:val="00BE444F"/>
    <w:rsid w:val="00BE6128"/>
    <w:rsid w:val="00BE6D5F"/>
    <w:rsid w:val="00BF4760"/>
    <w:rsid w:val="00BF5B9A"/>
    <w:rsid w:val="00BF6098"/>
    <w:rsid w:val="00BF6153"/>
    <w:rsid w:val="00C03DA3"/>
    <w:rsid w:val="00C05014"/>
    <w:rsid w:val="00C05E32"/>
    <w:rsid w:val="00C07E3F"/>
    <w:rsid w:val="00C07E8F"/>
    <w:rsid w:val="00C10500"/>
    <w:rsid w:val="00C11FA1"/>
    <w:rsid w:val="00C153E4"/>
    <w:rsid w:val="00C15D88"/>
    <w:rsid w:val="00C1615A"/>
    <w:rsid w:val="00C16227"/>
    <w:rsid w:val="00C22171"/>
    <w:rsid w:val="00C2267B"/>
    <w:rsid w:val="00C263F9"/>
    <w:rsid w:val="00C26D7F"/>
    <w:rsid w:val="00C2789B"/>
    <w:rsid w:val="00C27BC1"/>
    <w:rsid w:val="00C32293"/>
    <w:rsid w:val="00C351A5"/>
    <w:rsid w:val="00C419AC"/>
    <w:rsid w:val="00C41AA6"/>
    <w:rsid w:val="00C42CE5"/>
    <w:rsid w:val="00C4560E"/>
    <w:rsid w:val="00C45800"/>
    <w:rsid w:val="00C51A90"/>
    <w:rsid w:val="00C51FA4"/>
    <w:rsid w:val="00C52082"/>
    <w:rsid w:val="00C529A4"/>
    <w:rsid w:val="00C534FD"/>
    <w:rsid w:val="00C54AAF"/>
    <w:rsid w:val="00C56E2B"/>
    <w:rsid w:val="00C57735"/>
    <w:rsid w:val="00C61E48"/>
    <w:rsid w:val="00C65730"/>
    <w:rsid w:val="00C669B4"/>
    <w:rsid w:val="00C66C29"/>
    <w:rsid w:val="00C67845"/>
    <w:rsid w:val="00C705F4"/>
    <w:rsid w:val="00C71954"/>
    <w:rsid w:val="00C72490"/>
    <w:rsid w:val="00C73BD4"/>
    <w:rsid w:val="00C73D1E"/>
    <w:rsid w:val="00C7447A"/>
    <w:rsid w:val="00C74663"/>
    <w:rsid w:val="00C81374"/>
    <w:rsid w:val="00C847A4"/>
    <w:rsid w:val="00C84E45"/>
    <w:rsid w:val="00C867A2"/>
    <w:rsid w:val="00C86D55"/>
    <w:rsid w:val="00C933F8"/>
    <w:rsid w:val="00C93A02"/>
    <w:rsid w:val="00CA06F7"/>
    <w:rsid w:val="00CA7013"/>
    <w:rsid w:val="00CB27EB"/>
    <w:rsid w:val="00CB3F23"/>
    <w:rsid w:val="00CB4551"/>
    <w:rsid w:val="00CB4D52"/>
    <w:rsid w:val="00CB79ED"/>
    <w:rsid w:val="00CC08FD"/>
    <w:rsid w:val="00CC1473"/>
    <w:rsid w:val="00CC2B25"/>
    <w:rsid w:val="00CC3325"/>
    <w:rsid w:val="00CC487A"/>
    <w:rsid w:val="00CD3C49"/>
    <w:rsid w:val="00CD4BDA"/>
    <w:rsid w:val="00CD53B6"/>
    <w:rsid w:val="00CE0ACE"/>
    <w:rsid w:val="00CE4EE8"/>
    <w:rsid w:val="00CE4F57"/>
    <w:rsid w:val="00CE710F"/>
    <w:rsid w:val="00CE7417"/>
    <w:rsid w:val="00CF0B1D"/>
    <w:rsid w:val="00CF226C"/>
    <w:rsid w:val="00CF409D"/>
    <w:rsid w:val="00CF4963"/>
    <w:rsid w:val="00CF688F"/>
    <w:rsid w:val="00D01441"/>
    <w:rsid w:val="00D02B93"/>
    <w:rsid w:val="00D03F78"/>
    <w:rsid w:val="00D07AFA"/>
    <w:rsid w:val="00D11579"/>
    <w:rsid w:val="00D12721"/>
    <w:rsid w:val="00D13BA0"/>
    <w:rsid w:val="00D1501B"/>
    <w:rsid w:val="00D15400"/>
    <w:rsid w:val="00D17B81"/>
    <w:rsid w:val="00D267F3"/>
    <w:rsid w:val="00D27B0B"/>
    <w:rsid w:val="00D3177C"/>
    <w:rsid w:val="00D31905"/>
    <w:rsid w:val="00D326B4"/>
    <w:rsid w:val="00D340FE"/>
    <w:rsid w:val="00D41CA6"/>
    <w:rsid w:val="00D449F3"/>
    <w:rsid w:val="00D4636D"/>
    <w:rsid w:val="00D46DB9"/>
    <w:rsid w:val="00D50B9D"/>
    <w:rsid w:val="00D5293E"/>
    <w:rsid w:val="00D532E6"/>
    <w:rsid w:val="00D5398A"/>
    <w:rsid w:val="00D5502A"/>
    <w:rsid w:val="00D5693E"/>
    <w:rsid w:val="00D67013"/>
    <w:rsid w:val="00D70695"/>
    <w:rsid w:val="00D70DD4"/>
    <w:rsid w:val="00D7168E"/>
    <w:rsid w:val="00D721A4"/>
    <w:rsid w:val="00D80B58"/>
    <w:rsid w:val="00D81D99"/>
    <w:rsid w:val="00D866E2"/>
    <w:rsid w:val="00D91B62"/>
    <w:rsid w:val="00D931B2"/>
    <w:rsid w:val="00D9370A"/>
    <w:rsid w:val="00D945B9"/>
    <w:rsid w:val="00D95609"/>
    <w:rsid w:val="00DA4A55"/>
    <w:rsid w:val="00DA5258"/>
    <w:rsid w:val="00DA69C7"/>
    <w:rsid w:val="00DB191E"/>
    <w:rsid w:val="00DB3526"/>
    <w:rsid w:val="00DB4C02"/>
    <w:rsid w:val="00DB6480"/>
    <w:rsid w:val="00DB7D0E"/>
    <w:rsid w:val="00DC051C"/>
    <w:rsid w:val="00DC085B"/>
    <w:rsid w:val="00DC0DEE"/>
    <w:rsid w:val="00DC167A"/>
    <w:rsid w:val="00DC3614"/>
    <w:rsid w:val="00DC4B19"/>
    <w:rsid w:val="00DC7CFF"/>
    <w:rsid w:val="00DD0A98"/>
    <w:rsid w:val="00DD2F4A"/>
    <w:rsid w:val="00DE60EB"/>
    <w:rsid w:val="00DE7829"/>
    <w:rsid w:val="00DF0394"/>
    <w:rsid w:val="00DF0ABB"/>
    <w:rsid w:val="00DF161B"/>
    <w:rsid w:val="00DF26BA"/>
    <w:rsid w:val="00DF3723"/>
    <w:rsid w:val="00DF3901"/>
    <w:rsid w:val="00E01554"/>
    <w:rsid w:val="00E02178"/>
    <w:rsid w:val="00E02CE4"/>
    <w:rsid w:val="00E0459D"/>
    <w:rsid w:val="00E0469A"/>
    <w:rsid w:val="00E05EB1"/>
    <w:rsid w:val="00E13083"/>
    <w:rsid w:val="00E16517"/>
    <w:rsid w:val="00E16CE3"/>
    <w:rsid w:val="00E21239"/>
    <w:rsid w:val="00E25F04"/>
    <w:rsid w:val="00E3371D"/>
    <w:rsid w:val="00E3406C"/>
    <w:rsid w:val="00E379A7"/>
    <w:rsid w:val="00E4039B"/>
    <w:rsid w:val="00E5048F"/>
    <w:rsid w:val="00E50EE2"/>
    <w:rsid w:val="00E51C96"/>
    <w:rsid w:val="00E529AE"/>
    <w:rsid w:val="00E5388A"/>
    <w:rsid w:val="00E53C6F"/>
    <w:rsid w:val="00E56596"/>
    <w:rsid w:val="00E56599"/>
    <w:rsid w:val="00E57326"/>
    <w:rsid w:val="00E57536"/>
    <w:rsid w:val="00E57984"/>
    <w:rsid w:val="00E60011"/>
    <w:rsid w:val="00E61ED7"/>
    <w:rsid w:val="00E63138"/>
    <w:rsid w:val="00E654B9"/>
    <w:rsid w:val="00E713E1"/>
    <w:rsid w:val="00E72E1D"/>
    <w:rsid w:val="00E74F0E"/>
    <w:rsid w:val="00E7631C"/>
    <w:rsid w:val="00E811DF"/>
    <w:rsid w:val="00E85900"/>
    <w:rsid w:val="00E869C8"/>
    <w:rsid w:val="00E873CB"/>
    <w:rsid w:val="00E8745B"/>
    <w:rsid w:val="00E90B60"/>
    <w:rsid w:val="00E90ECA"/>
    <w:rsid w:val="00E91CD7"/>
    <w:rsid w:val="00E92E4F"/>
    <w:rsid w:val="00E946FE"/>
    <w:rsid w:val="00E960B0"/>
    <w:rsid w:val="00E97BA8"/>
    <w:rsid w:val="00EA0840"/>
    <w:rsid w:val="00EA0C53"/>
    <w:rsid w:val="00EA2C1F"/>
    <w:rsid w:val="00EA5107"/>
    <w:rsid w:val="00EA5AE7"/>
    <w:rsid w:val="00EA660B"/>
    <w:rsid w:val="00EB1659"/>
    <w:rsid w:val="00EB3A04"/>
    <w:rsid w:val="00EB77E5"/>
    <w:rsid w:val="00EC16BA"/>
    <w:rsid w:val="00EC289C"/>
    <w:rsid w:val="00EC3466"/>
    <w:rsid w:val="00ED1BD1"/>
    <w:rsid w:val="00ED2E71"/>
    <w:rsid w:val="00ED47DC"/>
    <w:rsid w:val="00ED759E"/>
    <w:rsid w:val="00EE14A5"/>
    <w:rsid w:val="00EE15F7"/>
    <w:rsid w:val="00EE3D54"/>
    <w:rsid w:val="00EE3EB9"/>
    <w:rsid w:val="00EE4313"/>
    <w:rsid w:val="00EE5075"/>
    <w:rsid w:val="00EE6A34"/>
    <w:rsid w:val="00EE6D53"/>
    <w:rsid w:val="00EF19EB"/>
    <w:rsid w:val="00EF51EC"/>
    <w:rsid w:val="00EF5A52"/>
    <w:rsid w:val="00EF77F4"/>
    <w:rsid w:val="00F01CBC"/>
    <w:rsid w:val="00F03897"/>
    <w:rsid w:val="00F04889"/>
    <w:rsid w:val="00F060E8"/>
    <w:rsid w:val="00F07222"/>
    <w:rsid w:val="00F10437"/>
    <w:rsid w:val="00F11535"/>
    <w:rsid w:val="00F21EEE"/>
    <w:rsid w:val="00F2358A"/>
    <w:rsid w:val="00F24923"/>
    <w:rsid w:val="00F279D5"/>
    <w:rsid w:val="00F27CAA"/>
    <w:rsid w:val="00F34C8A"/>
    <w:rsid w:val="00F34E44"/>
    <w:rsid w:val="00F4098A"/>
    <w:rsid w:val="00F41847"/>
    <w:rsid w:val="00F42E0E"/>
    <w:rsid w:val="00F45E30"/>
    <w:rsid w:val="00F51C7A"/>
    <w:rsid w:val="00F52B69"/>
    <w:rsid w:val="00F542A6"/>
    <w:rsid w:val="00F56164"/>
    <w:rsid w:val="00F562EF"/>
    <w:rsid w:val="00F563E9"/>
    <w:rsid w:val="00F56E5C"/>
    <w:rsid w:val="00F57339"/>
    <w:rsid w:val="00F62E5A"/>
    <w:rsid w:val="00F65861"/>
    <w:rsid w:val="00F716A1"/>
    <w:rsid w:val="00F72D42"/>
    <w:rsid w:val="00F7594D"/>
    <w:rsid w:val="00F75E19"/>
    <w:rsid w:val="00F7616D"/>
    <w:rsid w:val="00F76E99"/>
    <w:rsid w:val="00F81D52"/>
    <w:rsid w:val="00F821D6"/>
    <w:rsid w:val="00F825FC"/>
    <w:rsid w:val="00F8469F"/>
    <w:rsid w:val="00F84BEB"/>
    <w:rsid w:val="00F85141"/>
    <w:rsid w:val="00F85741"/>
    <w:rsid w:val="00F85ADD"/>
    <w:rsid w:val="00F85B42"/>
    <w:rsid w:val="00F867E2"/>
    <w:rsid w:val="00F90440"/>
    <w:rsid w:val="00F90C75"/>
    <w:rsid w:val="00F931DC"/>
    <w:rsid w:val="00F93567"/>
    <w:rsid w:val="00F9444F"/>
    <w:rsid w:val="00F947E1"/>
    <w:rsid w:val="00F95CA2"/>
    <w:rsid w:val="00F96C9A"/>
    <w:rsid w:val="00F974FF"/>
    <w:rsid w:val="00F976FD"/>
    <w:rsid w:val="00FA2555"/>
    <w:rsid w:val="00FA26FF"/>
    <w:rsid w:val="00FA3371"/>
    <w:rsid w:val="00FA36C9"/>
    <w:rsid w:val="00FA4599"/>
    <w:rsid w:val="00FA53D4"/>
    <w:rsid w:val="00FA66ED"/>
    <w:rsid w:val="00FB02F0"/>
    <w:rsid w:val="00FB05DF"/>
    <w:rsid w:val="00FB0C0B"/>
    <w:rsid w:val="00FB1A20"/>
    <w:rsid w:val="00FB2EDE"/>
    <w:rsid w:val="00FB35C2"/>
    <w:rsid w:val="00FB7C96"/>
    <w:rsid w:val="00FC0550"/>
    <w:rsid w:val="00FC0A66"/>
    <w:rsid w:val="00FC19C2"/>
    <w:rsid w:val="00FC22E7"/>
    <w:rsid w:val="00FC5C91"/>
    <w:rsid w:val="00FC632D"/>
    <w:rsid w:val="00FC636E"/>
    <w:rsid w:val="00FC70F6"/>
    <w:rsid w:val="00FC755F"/>
    <w:rsid w:val="00FD1A27"/>
    <w:rsid w:val="00FD33D7"/>
    <w:rsid w:val="00FD61FA"/>
    <w:rsid w:val="00FE44AD"/>
    <w:rsid w:val="00FE687A"/>
    <w:rsid w:val="00FE6900"/>
    <w:rsid w:val="00FE70FC"/>
    <w:rsid w:val="00FF02D9"/>
    <w:rsid w:val="00FF0DD0"/>
    <w:rsid w:val="00FF0F4D"/>
    <w:rsid w:val="00FF0FA2"/>
    <w:rsid w:val="00FF41B8"/>
    <w:rsid w:val="00FF6463"/>
    <w:rsid w:val="00FF6B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4750F9"/>
  <w15:docId w15:val="{3F68A35C-ED3B-477D-8D72-1FC1E732F5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1"/>
    <w:qFormat/>
    <w:rsid w:val="00610AE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B160D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semiHidden/>
    <w:unhideWhenUsed/>
    <w:qFormat/>
    <w:rsid w:val="00B160D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BE24FE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610AE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BE24FE"/>
    <w:rPr>
      <w:rFonts w:ascii="Times New Roman" w:eastAsia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8421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of text,skripsi,spasi 2 taiiii,Body Text Char1,Char Char2,List Paragraph2,List Paragraph1,Heading 10,Heading 2 new,Body 1,parapraph,kepala,KhusBay,Colorful List - Accent 11,rpp3,Medium Grid 1 - Accent 21,Body of text+1,Body of text+2"/>
    <w:basedOn w:val="Normal"/>
    <w:link w:val="ListParagraphChar"/>
    <w:uiPriority w:val="34"/>
    <w:qFormat/>
    <w:rsid w:val="00E53C6F"/>
    <w:pPr>
      <w:ind w:left="720"/>
      <w:contextualSpacing/>
    </w:pPr>
  </w:style>
  <w:style w:type="character" w:customStyle="1" w:styleId="ListParagraphChar">
    <w:name w:val="List Paragraph Char"/>
    <w:aliases w:val="Body of text Char,skripsi Char,spasi 2 taiiii Char,Body Text Char1 Char,Char Char2 Char,List Paragraph2 Char,List Paragraph1 Char,Heading 10 Char,Heading 2 new Char,Body 1 Char,parapraph Char,kepala Char,KhusBay Char,rpp3 Char"/>
    <w:link w:val="ListParagraph"/>
    <w:uiPriority w:val="34"/>
    <w:qFormat/>
    <w:locked/>
    <w:rsid w:val="003627AF"/>
  </w:style>
  <w:style w:type="paragraph" w:styleId="BalloonText">
    <w:name w:val="Balloon Text"/>
    <w:basedOn w:val="Normal"/>
    <w:link w:val="BalloonTextChar"/>
    <w:uiPriority w:val="99"/>
    <w:unhideWhenUsed/>
    <w:rsid w:val="003740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374029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BE24F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BE24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4ACD"/>
  </w:style>
  <w:style w:type="paragraph" w:styleId="Footer">
    <w:name w:val="footer"/>
    <w:basedOn w:val="Normal"/>
    <w:link w:val="Foot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4ACD"/>
  </w:style>
  <w:style w:type="character" w:styleId="CommentReference">
    <w:name w:val="annotation reference"/>
    <w:basedOn w:val="DefaultParagraphFont"/>
    <w:uiPriority w:val="99"/>
    <w:semiHidden/>
    <w:unhideWhenUsed/>
    <w:rsid w:val="00DC4B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4B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4B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4B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4B19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41D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41D9F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41D9F"/>
  </w:style>
  <w:style w:type="character" w:customStyle="1" w:styleId="markedcontent">
    <w:name w:val="markedcontent"/>
    <w:basedOn w:val="DefaultParagraphFont"/>
    <w:rsid w:val="00D01441"/>
  </w:style>
  <w:style w:type="character" w:styleId="Hyperlink">
    <w:name w:val="Hyperlink"/>
    <w:basedOn w:val="DefaultParagraphFont"/>
    <w:uiPriority w:val="99"/>
    <w:unhideWhenUsed/>
    <w:rsid w:val="00610AE4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610AE4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610AE4"/>
    <w:pPr>
      <w:tabs>
        <w:tab w:val="right" w:leader="dot" w:pos="9016"/>
      </w:tabs>
      <w:spacing w:after="100" w:line="408" w:lineRule="auto"/>
    </w:pPr>
    <w:rPr>
      <w:lang w:val="en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220"/>
    </w:pPr>
    <w:rPr>
      <w:lang w:val="en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440"/>
    </w:pPr>
    <w:rPr>
      <w:lang w:val="en-ID"/>
    </w:rPr>
  </w:style>
  <w:style w:type="character" w:styleId="LineNumber">
    <w:name w:val="line number"/>
    <w:basedOn w:val="DefaultParagraphFont"/>
    <w:uiPriority w:val="99"/>
    <w:semiHidden/>
    <w:unhideWhenUsed/>
    <w:rsid w:val="00323CBE"/>
  </w:style>
  <w:style w:type="paragraph" w:styleId="BodyText">
    <w:name w:val="Body Text"/>
    <w:basedOn w:val="Normal"/>
    <w:link w:val="BodyTextChar"/>
    <w:uiPriority w:val="1"/>
    <w:qFormat/>
    <w:rsid w:val="00842EB8"/>
    <w:pPr>
      <w:widowControl w:val="0"/>
      <w:autoSpaceDE w:val="0"/>
      <w:autoSpaceDN w:val="0"/>
      <w:spacing w:after="0" w:line="240" w:lineRule="auto"/>
      <w:ind w:left="686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42EB8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842EB8"/>
    <w:pPr>
      <w:widowControl w:val="0"/>
      <w:autoSpaceDE w:val="0"/>
      <w:autoSpaceDN w:val="0"/>
      <w:spacing w:after="0" w:line="240" w:lineRule="auto"/>
      <w:ind w:left="107"/>
      <w:jc w:val="both"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3D118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8467D0"/>
    <w:rPr>
      <w:color w:val="954F72"/>
      <w:u w:val="single"/>
    </w:rPr>
  </w:style>
  <w:style w:type="paragraph" w:customStyle="1" w:styleId="msonormal0">
    <w:name w:val="msonormal"/>
    <w:basedOn w:val="Normal"/>
    <w:rsid w:val="008467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8467D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3">
    <w:name w:val="xl73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u w:val="single"/>
    </w:rPr>
  </w:style>
  <w:style w:type="paragraph" w:customStyle="1" w:styleId="xl74">
    <w:name w:val="xl74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75">
    <w:name w:val="xl75"/>
    <w:basedOn w:val="Normal"/>
    <w:rsid w:val="008467D0"/>
    <w:pPr>
      <w:pBdr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Normal"/>
    <w:rsid w:val="008467D0"/>
    <w:pPr>
      <w:pBdr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7">
    <w:name w:val="xl77"/>
    <w:basedOn w:val="Normal"/>
    <w:rsid w:val="008467D0"/>
    <w:pPr>
      <w:pBdr>
        <w:top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8">
    <w:name w:val="xl78"/>
    <w:basedOn w:val="Normal"/>
    <w:rsid w:val="008467D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9">
    <w:name w:val="xl79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0">
    <w:name w:val="xl80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9"/>
    <w:rsid w:val="00B160D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B160D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personname">
    <w:name w:val="person_name"/>
    <w:basedOn w:val="DefaultParagraphFont"/>
    <w:rsid w:val="00B160DB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160DB"/>
    <w:rPr>
      <w:rFonts w:ascii="Times New Roman" w:eastAsia="Times New Roman" w:hAnsi="Times New Roman" w:cs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160D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1">
    <w:name w:val="Endnote Text Char1"/>
    <w:basedOn w:val="DefaultParagraphFont"/>
    <w:uiPriority w:val="99"/>
    <w:semiHidden/>
    <w:rsid w:val="00B160DB"/>
    <w:rPr>
      <w:sz w:val="20"/>
      <w:szCs w:val="20"/>
    </w:rPr>
  </w:style>
  <w:style w:type="character" w:customStyle="1" w:styleId="TitleChar">
    <w:name w:val="Title Char"/>
    <w:basedOn w:val="DefaultParagraphFont"/>
    <w:link w:val="Title"/>
    <w:rsid w:val="00B160DB"/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paragraph" w:styleId="Title">
    <w:name w:val="Title"/>
    <w:basedOn w:val="Normal"/>
    <w:next w:val="Normal"/>
    <w:link w:val="TitleChar"/>
    <w:qFormat/>
    <w:rsid w:val="00B160DB"/>
    <w:pPr>
      <w:suppressAutoHyphens/>
      <w:spacing w:after="0" w:line="36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character" w:customStyle="1" w:styleId="TitleChar1">
    <w:name w:val="Title Char1"/>
    <w:basedOn w:val="DefaultParagraphFont"/>
    <w:uiPriority w:val="10"/>
    <w:rsid w:val="00B160D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odyTextIndentChar">
    <w:name w:val="Body Text Indent Char"/>
    <w:basedOn w:val="DefaultParagraphFont"/>
    <w:link w:val="BodyTextIndent"/>
    <w:semiHidden/>
    <w:rsid w:val="00B160DB"/>
    <w:rPr>
      <w:rFonts w:ascii="Calibri" w:eastAsia="Calibri" w:hAnsi="Calibri" w:cs="Times New Roman"/>
      <w:lang w:val="id-ID"/>
    </w:rPr>
  </w:style>
  <w:style w:type="paragraph" w:styleId="BodyTextIndent">
    <w:name w:val="Body Text Indent"/>
    <w:basedOn w:val="Normal"/>
    <w:link w:val="BodyTextIndent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Char1">
    <w:name w:val="Body Text Indent Char1"/>
    <w:basedOn w:val="DefaultParagraphFont"/>
    <w:uiPriority w:val="99"/>
    <w:semiHidden/>
    <w:rsid w:val="00B160DB"/>
  </w:style>
  <w:style w:type="character" w:customStyle="1" w:styleId="BodyTextIndent2Char">
    <w:name w:val="Body Text Indent 2 Char"/>
    <w:basedOn w:val="DefaultParagraphFont"/>
    <w:link w:val="BodyTextIndent2"/>
    <w:semiHidden/>
    <w:rsid w:val="00B160DB"/>
    <w:rPr>
      <w:rFonts w:ascii="Calibri" w:eastAsia="Calibri" w:hAnsi="Calibri" w:cs="Times New Roman"/>
      <w:lang w:val="id-ID"/>
    </w:rPr>
  </w:style>
  <w:style w:type="paragraph" w:styleId="BodyTextIndent2">
    <w:name w:val="Body Text Indent 2"/>
    <w:basedOn w:val="Normal"/>
    <w:link w:val="BodyTextIndent2Char"/>
    <w:semiHidden/>
    <w:unhideWhenUsed/>
    <w:rsid w:val="00B160DB"/>
    <w:pPr>
      <w:spacing w:after="120" w:line="480" w:lineRule="auto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2Char1">
    <w:name w:val="Body Text Indent 2 Char1"/>
    <w:basedOn w:val="DefaultParagraphFont"/>
    <w:uiPriority w:val="99"/>
    <w:semiHidden/>
    <w:rsid w:val="00B160DB"/>
  </w:style>
  <w:style w:type="character" w:customStyle="1" w:styleId="BodyTextIndent3Char">
    <w:name w:val="Body Text Indent 3 Char"/>
    <w:basedOn w:val="DefaultParagraphFont"/>
    <w:link w:val="BodyTextIndent3"/>
    <w:semiHidden/>
    <w:rsid w:val="00B160DB"/>
    <w:rPr>
      <w:rFonts w:ascii="Calibri" w:eastAsia="Calibri" w:hAnsi="Calibri" w:cs="Times New Roman"/>
      <w:sz w:val="16"/>
      <w:szCs w:val="16"/>
      <w:lang w:val="id-ID"/>
    </w:rPr>
  </w:style>
  <w:style w:type="paragraph" w:styleId="BodyTextIndent3">
    <w:name w:val="Body Text Indent 3"/>
    <w:basedOn w:val="Normal"/>
    <w:link w:val="BodyTextIndent3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sz w:val="16"/>
      <w:szCs w:val="16"/>
      <w:lang w:val="id-ID"/>
    </w:rPr>
  </w:style>
  <w:style w:type="character" w:customStyle="1" w:styleId="BodyTextIndent3Char1">
    <w:name w:val="Body Text Indent 3 Char1"/>
    <w:basedOn w:val="DefaultParagraphFont"/>
    <w:uiPriority w:val="99"/>
    <w:semiHidden/>
    <w:rsid w:val="00B160DB"/>
    <w:rPr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160DB"/>
    <w:pPr>
      <w:spacing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18"/>
      <w:lang w:val="id-ID"/>
    </w:rPr>
  </w:style>
  <w:style w:type="paragraph" w:customStyle="1" w:styleId="font5">
    <w:name w:val="font5"/>
    <w:basedOn w:val="Normal"/>
    <w:rsid w:val="00B160DB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2">
    <w:name w:val="xl82"/>
    <w:basedOn w:val="Normal"/>
    <w:rsid w:val="00B160DB"/>
    <w:pPr>
      <w:pBdr>
        <w:top w:val="single" w:sz="12" w:space="0" w:color="000000"/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3">
    <w:name w:val="xl83"/>
    <w:basedOn w:val="Normal"/>
    <w:rsid w:val="00B160DB"/>
    <w:pPr>
      <w:pBdr>
        <w:top w:val="single" w:sz="12" w:space="0" w:color="000000"/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4">
    <w:name w:val="xl84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5">
    <w:name w:val="xl85"/>
    <w:basedOn w:val="Normal"/>
    <w:rsid w:val="00B160DB"/>
    <w:pPr>
      <w:pBdr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6">
    <w:name w:val="xl86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7">
    <w:name w:val="xl87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8">
    <w:name w:val="xl88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9">
    <w:name w:val="xl8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0">
    <w:name w:val="xl90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1">
    <w:name w:val="xl91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2">
    <w:name w:val="xl92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3">
    <w:name w:val="xl93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4">
    <w:name w:val="xl94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5">
    <w:name w:val="xl95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6">
    <w:name w:val="xl96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7">
    <w:name w:val="xl97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8">
    <w:name w:val="xl98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9">
    <w:name w:val="xl9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0">
    <w:name w:val="xl100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1">
    <w:name w:val="xl101"/>
    <w:basedOn w:val="Normal"/>
    <w:rsid w:val="00B160DB"/>
    <w:pPr>
      <w:pBdr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2">
    <w:name w:val="xl102"/>
    <w:basedOn w:val="Normal"/>
    <w:rsid w:val="00B160DB"/>
    <w:pPr>
      <w:pBdr>
        <w:left w:val="single" w:sz="12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3">
    <w:name w:val="xl103"/>
    <w:basedOn w:val="Normal"/>
    <w:rsid w:val="00B160DB"/>
    <w:pPr>
      <w:pBdr>
        <w:left w:val="single" w:sz="4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4">
    <w:name w:val="xl104"/>
    <w:basedOn w:val="Normal"/>
    <w:rsid w:val="00B160DB"/>
    <w:pPr>
      <w:pBdr>
        <w:left w:val="single" w:sz="4" w:space="0" w:color="000000"/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5">
    <w:name w:val="xl105"/>
    <w:basedOn w:val="Normal"/>
    <w:rsid w:val="00B160D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6">
    <w:name w:val="xl106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  <w:style w:type="paragraph" w:customStyle="1" w:styleId="xl107">
    <w:name w:val="xl107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9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7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1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2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8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2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5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15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45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9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4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3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18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97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11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3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19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85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98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681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1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0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6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73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77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55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2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4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gi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270792-6394-441F-AD55-0941B448E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6</Pages>
  <Words>5097</Words>
  <Characters>29053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10</dc:creator>
  <cp:lastModifiedBy>syahdan nusabelani</cp:lastModifiedBy>
  <cp:revision>2</cp:revision>
  <cp:lastPrinted>2022-02-11T04:07:00Z</cp:lastPrinted>
  <dcterms:created xsi:type="dcterms:W3CDTF">2022-02-11T04:13:00Z</dcterms:created>
  <dcterms:modified xsi:type="dcterms:W3CDTF">2022-02-11T04:13:00Z</dcterms:modified>
</cp:coreProperties>
</file>